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77777777" w:rsidR="000437FB" w:rsidRPr="00465C65" w:rsidRDefault="00000000">
      <w:pPr>
        <w:spacing w:after="0" w:line="360" w:lineRule="auto"/>
        <w:jc w:val="both"/>
        <w:rPr>
          <w:rFonts w:ascii="Times New Roman" w:hAnsi="Times New Roman" w:cs="Times New Roman"/>
          <w:b/>
          <w:bCs/>
          <w:sz w:val="28"/>
          <w:szCs w:val="28"/>
          <w:lang w:val="en-US"/>
        </w:rPr>
      </w:pPr>
      <w:commentRangeStart w:id="0"/>
      <w:r w:rsidRPr="00465C65">
        <w:rPr>
          <w:rFonts w:ascii="Times New Roman" w:hAnsi="Times New Roman" w:cs="Times New Roman"/>
          <w:b/>
          <w:bCs/>
          <w:sz w:val="28"/>
          <w:szCs w:val="28"/>
          <w:lang w:val="en-US"/>
        </w:rPr>
        <w:t>On the estimation of species age from phylogenetic trees</w:t>
      </w:r>
      <w:commentRangeEnd w:id="0"/>
      <w:r w:rsidR="009A52E7">
        <w:rPr>
          <w:rStyle w:val="Refdecomentario"/>
        </w:rPr>
        <w:commentReference w:id="0"/>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r>
        <w:rPr>
          <w:rFonts w:ascii="Times New Roman" w:hAnsi="Times New Roman" w:cs="Times New Roman"/>
          <w:sz w:val="24"/>
          <w:szCs w:val="24"/>
          <w:lang w:val="en-US"/>
        </w:rPr>
        <w:t>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Laboratório de Ecologia Espacial, Instituto de Biologia, Universidade Federal da Bahia, CEP 40170-110, Salvador, Bahia, Brasil</w:t>
      </w:r>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7656C3C5" w14:textId="7EA720DB" w:rsidR="00245C2B" w:rsidRDefault="00A22C8C" w:rsidP="00A22C8C">
      <w:pPr>
        <w:spacing w:after="0" w:line="360" w:lineRule="auto"/>
        <w:ind w:firstLine="709"/>
        <w:jc w:val="both"/>
        <w:rPr>
          <w:rFonts w:ascii="Times New Roman" w:hAnsi="Times New Roman" w:cs="Times New Roman"/>
          <w:sz w:val="24"/>
          <w:szCs w:val="24"/>
          <w:lang w:val="en-US"/>
        </w:rPr>
      </w:pPr>
      <w:r w:rsidRPr="00A22C8C">
        <w:rPr>
          <w:rFonts w:ascii="Times New Roman" w:hAnsi="Times New Roman" w:cs="Times New Roman"/>
          <w:sz w:val="24"/>
          <w:szCs w:val="24"/>
          <w:lang w:val="en-US"/>
        </w:rPr>
        <w:t>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most phylogenies do not contain information about extinctions and speciation modes. When phylogenies do not include extinct lineages, the branch lengths of sister extant species are likely to appear longer than they truly are. The speciation modes (bifurcating, budding, or anagenetic) cause different topological representations of phylogeny and, thus, affect the branch lengths and the estimation of species age. The information about extinctions (provided by fossils) is incomplete for most phylogenies, and the mode of speciation in most cases is unknown. This study aims to evaluate, through simulations, the potential sources of error (extinctions and modes of speciation) in estimating the phylogenetic age. Furthermore, we developed a geometric function to partially correct phylogenetic ages when considering budding speciation. We found that extinction rate and speciation modes greatly influence the estimation of phylogenetic age. Bifurcating speciation presented a low mismatch between true and phylogenetic age, which increases with extinction rates. Budding speciation showed a high mismatch, which increases slightly with the extinction rate. Anagenetic speciation (combined with bifurcating and budding) presented a very high mismatch not affected by extinction rates. An extinction sensitivity analysis showed many incorrect inferences when using the phylogenetic age. The geometric function was not accurate but presented a high confidence interval coverage. Altogether our results indicate that we should be cautious when inferences are made from the relationship between phylogenetic ages and eco-evolutionary variables, and, when possible, we should perform a critical evaluation of speciation modes, through spatial analysis and extinction events, through fossil calibrations.</w:t>
      </w:r>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r>
        <w:rPr>
          <w:rFonts w:ascii="Times New Roman" w:hAnsi="Times New Roman" w:cs="Times New Roman"/>
          <w:sz w:val="24"/>
          <w:szCs w:val="24"/>
          <w:lang w:val="pt-BR"/>
        </w:rPr>
        <w:t xml:space="preserve">Evolutionary history, Extinction rates, Simulations, Speciation modes.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686A5A7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4BB48B35" w14:textId="77777777" w:rsidR="00A22C8C" w:rsidRDefault="00A22C8C" w:rsidP="00A22C8C">
      <w:pPr>
        <w:spacing w:after="0" w:line="360" w:lineRule="auto"/>
        <w:ind w:firstLine="709"/>
        <w:jc w:val="both"/>
        <w:rPr>
          <w:rFonts w:ascii="Times New Roman" w:hAnsi="Times New Roman" w:cs="Times New Roman"/>
          <w:b/>
          <w:bCs/>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027333BE" w14:textId="62DACB53"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or the time elapse since species origin,</w:t>
      </w:r>
      <w:r>
        <w:rPr>
          <w:rFonts w:ascii="Times New Roman" w:hAnsi="Times New Roman" w:cs="Times New Roman"/>
          <w:sz w:val="24"/>
          <w:szCs w:val="24"/>
          <w:lang w:val="en-US"/>
        </w:rPr>
        <w:t xml:space="preserve"> is fundamental 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2268AC">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2268AC" w:rsidRPr="002268A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As an example, Age-dependent extinction hypotheses test the relationship between age and extinction probability, arguing that species longevity is correlated with the time needed to evolve certain traits conferring fitness</w:t>
      </w:r>
      <w:r w:rsidR="00C26716">
        <w:rPr>
          <w:rFonts w:ascii="Times New Roman" w:hAnsi="Times New Roman" w:cs="Times New Roman"/>
          <w:sz w:val="24"/>
          <w:szCs w:val="24"/>
          <w:lang w:val="en-US"/>
        </w:rPr>
        <w:t xml:space="preserve"> or extinction selectivity</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2268AC">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2268AC" w:rsidRPr="002268AC">
        <w:rPr>
          <w:rFonts w:ascii="Times New Roman" w:hAnsi="Times New Roman" w:cs="Times New Roman"/>
          <w:noProof/>
          <w:sz w:val="24"/>
          <w:szCs w:val="24"/>
          <w:lang w:val="en-US"/>
        </w:rPr>
        <w:t>(Balmford 1996; Eldredge et al. 2005; Pearson 199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2268AC">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Carrillo et al. 2015; Tanentzap et al. 2015)","plainTextFormattedCitation":"(Carrillo et al. 2015; Tanentzap et al. 2015)","previouslyFormattedCitation":"(Carrillo et al. 2015; Tanentzap et al.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2268AC" w:rsidRPr="002268AC">
        <w:rPr>
          <w:rFonts w:ascii="Times New Roman" w:hAnsi="Times New Roman" w:cs="Times New Roman"/>
          <w:noProof/>
          <w:sz w:val="24"/>
          <w:szCs w:val="24"/>
          <w:lang w:val="en-US"/>
        </w:rPr>
        <w:t>(Carrillo et al. 2015; Tanentzap et al. 2015)</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Traditionally, s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705370">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nd Raup 1996)","plainTextFormattedCitation":"(Foote 1996; Foote and Raup 1996)","previouslyFormattedCitation":"(Foote 1996; Foote and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2268AC" w:rsidRPr="002268AC">
        <w:rPr>
          <w:rFonts w:ascii="Times New Roman" w:hAnsi="Times New Roman" w:cs="Times New Roman"/>
          <w:noProof/>
          <w:sz w:val="24"/>
          <w:szCs w:val="24"/>
          <w:lang w:val="en-US"/>
        </w:rPr>
        <w:t>(Foote 1996; Foote and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705370">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Silvestro et al. 2019)","plainTextFormattedCitation":"(Alroy et al. 2001; Silvestro et al. 2019)","previouslyFormattedCitation":"(Alroy et al. 2001; Silvestro et al.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705370" w:rsidRPr="00705370">
        <w:rPr>
          <w:rFonts w:ascii="Times New Roman" w:hAnsi="Times New Roman" w:cs="Times New Roman"/>
          <w:noProof/>
          <w:sz w:val="24"/>
          <w:szCs w:val="24"/>
          <w:lang w:val="en-US"/>
        </w:rPr>
        <w:t>(Alroy et al. 2001; Silvestro et al.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Species ages estimated from paleobiological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6C174E">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Silvestro et al. 2020; Van Valen 1973)","plainTextFormattedCitation":"(Benton 2016; Silvestro et al. 2020; Van Valen 1973)","previouslyFormattedCitation":"(Benton 2016; Silvestro et al. 2020; Van Valen 1973)"},"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705370" w:rsidRPr="00705370">
        <w:rPr>
          <w:rFonts w:ascii="Times New Roman" w:hAnsi="Times New Roman" w:cs="Times New Roman"/>
          <w:noProof/>
          <w:sz w:val="24"/>
          <w:szCs w:val="24"/>
          <w:lang w:val="en-US"/>
        </w:rPr>
        <w:t>(Benton 2016; Silvestro et al. 2020; Van Valen 1973)</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More recently, some studies have assumed that the age of extant species can be measured from the branch lengths of time-calibrated phylogenies</w:t>
      </w:r>
      <w:r w:rsidR="00705370">
        <w:rPr>
          <w:rFonts w:ascii="Times New Roman" w:hAnsi="Times New Roman" w:cs="Times New Roman"/>
          <w:sz w:val="24"/>
          <w:szCs w:val="24"/>
          <w:lang w:val="en-US"/>
        </w:rPr>
        <w:t xml:space="preserve"> </w:t>
      </w:r>
      <w:r w:rsidR="006C174E">
        <w:rPr>
          <w:rFonts w:ascii="Times New Roman" w:hAnsi="Times New Roman" w:cs="Times New Roman"/>
          <w:sz w:val="24"/>
          <w:szCs w:val="24"/>
          <w:lang w:val="en-US"/>
        </w:rPr>
        <w:fldChar w:fldCharType="begin" w:fldLock="1"/>
      </w:r>
      <w:r w:rsidR="006375CA">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nd Blackburn 1997; Christopher N. Johnson et al. 2002; Tanentzap et al. 2020; Verde Arregoitia et al. 2013)","plainTextFormattedCitation":"(Gaston and Blackburn 1997; Christopher N. Johnson et al. 2002; Tanentzap et al. 2020; Verde Arregoitia et al. 2013)","previouslyFormattedCitation":"(Gaston and Blackburn 1997; Christopher N. Johnson et al. 2002; Tanentzap et al. 2020; Verde Arregoitia et al. 2013)"},"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6375CA" w:rsidRPr="006375CA">
        <w:rPr>
          <w:rFonts w:ascii="Times New Roman" w:hAnsi="Times New Roman" w:cs="Times New Roman"/>
          <w:noProof/>
          <w:sz w:val="24"/>
          <w:szCs w:val="24"/>
          <w:lang w:val="en-US"/>
        </w:rPr>
        <w:t>(Gaston and Blackburn 1997; Christopher N. Johnson et al. 2002; Tanentzap et al. 2020; Verde Arregoitia et al. 2013)</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estimating species age from phylogenetic trees (hereafter called “phylogenetic age”) can lead to over or underestimations due to three different shortfalls. </w:t>
      </w:r>
    </w:p>
    <w:p w14:paraId="61243667" w14:textId="2BDBDE1F" w:rsidR="006C174E" w:rsidRPr="00D721C8" w:rsidRDefault="006C174E">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irst, incomplete sampling of extant species reduces the accuracy of the tree topology and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 </w:t>
      </w:r>
      <w:r w:rsidR="00094A58">
        <w:rPr>
          <w:rFonts w:ascii="Times New Roman" w:hAnsi="Times New Roman" w:cs="Times New Roman"/>
          <w:sz w:val="24"/>
          <w:szCs w:val="24"/>
          <w:lang w:val="en-US"/>
        </w:rPr>
        <w:fldChar w:fldCharType="begin" w:fldLock="1"/>
      </w:r>
      <w:r w:rsidR="00A806B6">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A806B6">
        <w:rPr>
          <w:rFonts w:ascii="Times New Roman" w:hAnsi="Times New Roman" w:cs="Times New Roman" w:hint="eastAsia"/>
          <w:sz w:val="24"/>
          <w:szCs w:val="24"/>
          <w:lang w:val="en-US"/>
        </w:rPr>
        <w:instrText xml:space="preserve">nd tree completeness is </w:instrText>
      </w:r>
      <w:r w:rsidR="00A806B6">
        <w:rPr>
          <w:rFonts w:ascii="Times New Roman" w:hAnsi="Times New Roman" w:cs="Times New Roman" w:hint="eastAsia"/>
          <w:sz w:val="24"/>
          <w:szCs w:val="24"/>
          <w:lang w:val="en-US"/>
        </w:rPr>
        <w:instrText>≤</w:instrText>
      </w:r>
      <w:r w:rsidR="00A806B6">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A806B6">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et al. 2008; Mynard et al. 2023)","plainTextFormattedCitation":"(Heath et al. 2008; Mynard et al. 2023)","previouslyFormattedCitation":"(Heath et al. 2008; Mynard et al.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094A58" w:rsidRPr="00094A58">
        <w:rPr>
          <w:rFonts w:ascii="Times New Roman" w:hAnsi="Times New Roman" w:cs="Times New Roman"/>
          <w:noProof/>
          <w:sz w:val="24"/>
          <w:szCs w:val="24"/>
          <w:lang w:val="en-US"/>
        </w:rPr>
        <w:t>(Heath et al. 2008; Mynard et al.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Second, due to incomplete fossil sampling, extinct lineages are not </w:t>
      </w:r>
      <w:r w:rsidR="00D721C8">
        <w:rPr>
          <w:rFonts w:ascii="Times New Roman" w:hAnsi="Times New Roman" w:cs="Times New Roman"/>
          <w:sz w:val="24"/>
          <w:szCs w:val="24"/>
          <w:lang w:val="en-US"/>
        </w:rPr>
        <w:t>considered to calibrate phylogenies of extant species. Not including unsampled extant and extinct species from the phylogeny results in branch lengths of extant species appearing larger than they indeed are. As an example, when 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are not included in the phylogeny,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6 million years (i.e., the age of our last common ancestor with the chimpanzee), much older </w:t>
      </w:r>
      <w:r w:rsidR="00D721C8">
        <w:rPr>
          <w:rFonts w:ascii="Times New Roman" w:hAnsi="Times New Roman" w:cs="Times New Roman"/>
          <w:sz w:val="24"/>
          <w:szCs w:val="24"/>
          <w:lang w:val="en-US"/>
        </w:rPr>
        <w:lastRenderedPageBreak/>
        <w:t>than the oldest fossil record for our species of 300 thousand years (</w:t>
      </w:r>
      <w:commentRangeStart w:id="1"/>
      <w:r w:rsidR="00D721C8">
        <w:rPr>
          <w:rFonts w:ascii="Times New Roman" w:hAnsi="Times New Roman" w:cs="Times New Roman"/>
          <w:sz w:val="24"/>
          <w:szCs w:val="24"/>
          <w:lang w:val="en-US"/>
        </w:rPr>
        <w:t>Figure 1</w:t>
      </w:r>
      <w:commentRangeEnd w:id="1"/>
      <w:r w:rsidR="00A806B6">
        <w:rPr>
          <w:rStyle w:val="Refdecomentario"/>
        </w:rPr>
        <w:commentReference w:id="1"/>
      </w:r>
      <w:r w:rsidR="00D721C8">
        <w:rPr>
          <w:rFonts w:ascii="Times New Roman" w:hAnsi="Times New Roman" w:cs="Times New Roman"/>
          <w:sz w:val="24"/>
          <w:szCs w:val="24"/>
          <w:lang w:val="en-US"/>
        </w:rPr>
        <w:t xml:space="preserve">; </w:t>
      </w:r>
      <w:r w:rsidR="00A806B6">
        <w:rPr>
          <w:rFonts w:ascii="Times New Roman" w:hAnsi="Times New Roman" w:cs="Times New Roman"/>
          <w:sz w:val="24"/>
          <w:szCs w:val="24"/>
          <w:lang w:val="en-US"/>
        </w:rPr>
        <w:fldChar w:fldCharType="begin" w:fldLock="1"/>
      </w:r>
      <w:r w:rsidR="00D37587">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id":"ITEM-2","itemData":{"DOI":"10.1006/mpev.1996.0011","ISSN":"10557903","PMID":"8673284","author":[{"dropping-particle":"","family":"Mann","given":"Alan","non-dropping-particle":"","parse-names":false,"suffix":""},{"dropping-particle":"","family":"Weiss","given":"Mark","non-dropping-particle":"","parse-names":false,"suffix":""}],"container-title":"Molecular Phylogenetics and Evolution","id":"ITEM-2","issue":"1","issued":{"date-parts":[["1996"]]},"page":"169-181","title":"Hominoid phylogeny and taxonomy: A consideration of the molecular and fossil evidence in an historical perspective","type":"article-journal","volume":"5"},"uris":["http://www.mendeley.com/documents/?uuid=5a25e167-dad8-4c69-b696-ad1fa3955549"]}],"mendeley":{"formattedCitation":"(Callaway 2017; Mann and Weiss 1996)","manualFormatting":"Callaway 2017; Mann and Weiss 1996)","plainTextFormattedCitation":"(Callaway 2017; Mann and Weiss 1996)","previouslyFormattedCitation":"(Callaway 2017; Mann and Weiss 1996)"},"properties":{"noteIndex":0},"schema":"https://github.com/citation-style-language/schema/raw/master/csl-citation.json"}</w:instrText>
      </w:r>
      <w:r w:rsidR="00A806B6">
        <w:rPr>
          <w:rFonts w:ascii="Times New Roman" w:hAnsi="Times New Roman" w:cs="Times New Roman"/>
          <w:sz w:val="24"/>
          <w:szCs w:val="24"/>
          <w:lang w:val="en-US"/>
        </w:rPr>
        <w:fldChar w:fldCharType="separate"/>
      </w:r>
      <w:r w:rsidR="00A806B6" w:rsidRPr="00A806B6">
        <w:rPr>
          <w:rFonts w:ascii="Times New Roman" w:hAnsi="Times New Roman" w:cs="Times New Roman"/>
          <w:noProof/>
          <w:sz w:val="24"/>
          <w:szCs w:val="24"/>
          <w:lang w:val="en-US"/>
        </w:rPr>
        <w:t>Callaway 2017; Mann and Weiss 1996)</w:t>
      </w:r>
      <w:r w:rsidR="00A806B6">
        <w:rPr>
          <w:rFonts w:ascii="Times New Roman" w:hAnsi="Times New Roman" w:cs="Times New Roman"/>
          <w:sz w:val="24"/>
          <w:szCs w:val="24"/>
          <w:lang w:val="en-US"/>
        </w:rPr>
        <w:fldChar w:fldCharType="end"/>
      </w:r>
      <w:r w:rsidR="00D721C8">
        <w:rPr>
          <w:rFonts w:ascii="Times New Roman" w:hAnsi="Times New Roman" w:cs="Times New Roman"/>
          <w:sz w:val="24"/>
          <w:szCs w:val="24"/>
          <w:lang w:val="en-US"/>
        </w:rPr>
        <w:t xml:space="preserve">. </w:t>
      </w:r>
    </w:p>
    <w:p w14:paraId="7660D179" w14:textId="495C8A9B" w:rsidR="005728A0" w:rsidRDefault="00A806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third shortfall of</w:t>
      </w:r>
      <w:r w:rsidR="009C0F8A">
        <w:rPr>
          <w:rFonts w:ascii="Times New Roman" w:hAnsi="Times New Roman" w:cs="Times New Roman"/>
          <w:sz w:val="24"/>
          <w:szCs w:val="24"/>
          <w:lang w:val="en-US"/>
        </w:rPr>
        <w:t xml:space="preserve"> extant species</w:t>
      </w:r>
      <w:r>
        <w:rPr>
          <w:rFonts w:ascii="Times New Roman" w:hAnsi="Times New Roman" w:cs="Times New Roman"/>
          <w:sz w:val="24"/>
          <w:szCs w:val="24"/>
          <w:lang w:val="en-US"/>
        </w:rPr>
        <w:t xml:space="preserve"> phylogenies is that the tree alone does not contain information about the speciation mode</w:t>
      </w:r>
      <w:r w:rsidR="00CC20B3">
        <w:rPr>
          <w:rFonts w:ascii="Times New Roman" w:hAnsi="Times New Roman" w:cs="Times New Roman"/>
          <w:sz w:val="24"/>
          <w:szCs w:val="24"/>
          <w:lang w:val="en-US"/>
        </w:rPr>
        <w:t xml:space="preserve"> </w:t>
      </w:r>
      <w:r w:rsidR="00D37587">
        <w:rPr>
          <w:rFonts w:ascii="Times New Roman" w:hAnsi="Times New Roman" w:cs="Times New Roman"/>
          <w:sz w:val="24"/>
          <w:szCs w:val="24"/>
          <w:lang w:val="en-US"/>
        </w:rPr>
        <w:fldChar w:fldCharType="begin" w:fldLock="1"/>
      </w:r>
      <w:r w:rsidR="007E2BE8">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et al. 2018)","plainTextFormattedCitation":"(Foote 1996; Silvestro et al. 2018)","previouslyFormattedCitation":"(Foote 1996; Silvestro et al. 2018)"},"properties":{"noteIndex":0},"schema":"https://github.com/citation-style-language/schema/raw/master/csl-citation.json"}</w:instrText>
      </w:r>
      <w:r w:rsidR="00D37587">
        <w:rPr>
          <w:rFonts w:ascii="Times New Roman" w:hAnsi="Times New Roman" w:cs="Times New Roman"/>
          <w:sz w:val="24"/>
          <w:szCs w:val="24"/>
          <w:lang w:val="en-US"/>
        </w:rPr>
        <w:fldChar w:fldCharType="separate"/>
      </w:r>
      <w:r w:rsidR="00CC20B3" w:rsidRPr="00CC20B3">
        <w:rPr>
          <w:rFonts w:ascii="Times New Roman" w:hAnsi="Times New Roman" w:cs="Times New Roman"/>
          <w:noProof/>
          <w:sz w:val="24"/>
          <w:szCs w:val="24"/>
          <w:lang w:val="en-US"/>
        </w:rPr>
        <w:t>(Foote 1996; Silvestro et al. 2018)</w:t>
      </w:r>
      <w:r w:rsidR="00D3758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7E2BE8">
        <w:rPr>
          <w:rFonts w:ascii="Times New Roman" w:hAnsi="Times New Roman" w:cs="Times New Roman"/>
          <w:sz w:val="24"/>
          <w:szCs w:val="24"/>
          <w:lang w:val="en-US"/>
        </w:rPr>
        <w:t xml:space="preserve"> Similarly, </w:t>
      </w:r>
      <w:r w:rsidR="007E2BE8" w:rsidRPr="007E2BE8">
        <w:rPr>
          <w:rFonts w:ascii="Times New Roman" w:hAnsi="Times New Roman" w:cs="Times New Roman"/>
          <w:sz w:val="24"/>
          <w:szCs w:val="24"/>
          <w:lang w:val="en-US"/>
        </w:rPr>
        <w:t>most phylogenies are depicted in the rectangular shape where the node representing the ancestral lineage is placed in</w:t>
      </w:r>
      <w:r w:rsidR="007E2BE8">
        <w:rPr>
          <w:rFonts w:ascii="Times New Roman" w:hAnsi="Times New Roman" w:cs="Times New Roman"/>
          <w:sz w:val="24"/>
          <w:szCs w:val="24"/>
          <w:lang w:val="en-US"/>
        </w:rPr>
        <w:t xml:space="preserve"> </w:t>
      </w:r>
      <w:r w:rsidR="007E2BE8" w:rsidRPr="007E2BE8">
        <w:rPr>
          <w:rFonts w:ascii="Times New Roman" w:hAnsi="Times New Roman" w:cs="Times New Roman"/>
          <w:sz w:val="24"/>
          <w:szCs w:val="24"/>
          <w:lang w:val="en-US"/>
        </w:rPr>
        <w:t>between two descending one</w:t>
      </w:r>
      <w:r w:rsidR="007E2BE8">
        <w:rPr>
          <w:rFonts w:ascii="Times New Roman" w:hAnsi="Times New Roman" w:cs="Times New Roman"/>
          <w:sz w:val="24"/>
          <w:szCs w:val="24"/>
          <w:lang w:val="en-US"/>
        </w:rPr>
        <w:t xml:space="preserve">s, suggesting </w:t>
      </w:r>
      <w:r w:rsidR="004763AA">
        <w:rPr>
          <w:rFonts w:ascii="Times New Roman" w:hAnsi="Times New Roman" w:cs="Times New Roman"/>
          <w:sz w:val="24"/>
          <w:szCs w:val="24"/>
          <w:lang w:val="en-US"/>
        </w:rPr>
        <w:t>a bifurcating 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et al. 2005; Caetano and Quental 2022)","plainTextFormattedCitation":"(Baum et al. 2005; Caetano and Quental 2022)","previouslyFormattedCitation":"(Baum et al. 2005; Caetano and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Baum et al. 2005; Caetano and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 xml:space="preserve">. </w:t>
      </w:r>
      <w:r w:rsidR="009C0F8A">
        <w:rPr>
          <w:rFonts w:ascii="Times New Roman" w:hAnsi="Times New Roman" w:cs="Times New Roman"/>
          <w:sz w:val="24"/>
          <w:szCs w:val="24"/>
          <w:lang w:val="en-US"/>
        </w:rPr>
        <w:t>Three different speciation modes are discussed in the paleobiological literature and each reflect a particular biological process and different species concepts</w:t>
      </w:r>
      <w:r w:rsidR="006E68EC">
        <w:rPr>
          <w:rFonts w:ascii="Times New Roman" w:hAnsi="Times New Roman" w:cs="Times New Roman"/>
          <w:sz w:val="24"/>
          <w:szCs w:val="24"/>
          <w:lang w:val="en-US"/>
        </w:rPr>
        <w:t xml:space="preserve">. Likewise, because they define the relationship between the ancestral and the descendant species, these speciation modes </w:t>
      </w:r>
      <w:r w:rsidR="004763AA">
        <w:rPr>
          <w:rFonts w:ascii="Times New Roman" w:hAnsi="Times New Roman" w:cs="Times New Roman"/>
          <w:sz w:val="24"/>
          <w:szCs w:val="24"/>
          <w:lang w:val="en-US"/>
        </w:rPr>
        <w:t xml:space="preserve">partly </w:t>
      </w:r>
      <w:r w:rsidR="006E68EC">
        <w:rPr>
          <w:rFonts w:ascii="Times New Roman" w:hAnsi="Times New Roman" w:cs="Times New Roman"/>
          <w:sz w:val="24"/>
          <w:szCs w:val="24"/>
          <w:lang w:val="en-US"/>
        </w:rPr>
        <w:t>determine species longevities</w:t>
      </w:r>
      <w:r w:rsidR="007E2BE8">
        <w:rPr>
          <w:rFonts w:ascii="Times New Roman" w:hAnsi="Times New Roman" w:cs="Times New Roman"/>
          <w:sz w:val="24"/>
          <w:szCs w:val="24"/>
          <w:lang w:val="en-US"/>
        </w:rPr>
        <w:t xml:space="preserve"> </w:t>
      </w:r>
      <w:r w:rsidR="007E2BE8">
        <w:rPr>
          <w:rFonts w:ascii="Times New Roman" w:hAnsi="Times New Roman" w:cs="Times New Roman"/>
          <w:sz w:val="24"/>
          <w:szCs w:val="24"/>
          <w:lang w:val="en-US"/>
        </w:rPr>
        <w:fldChar w:fldCharType="begin" w:fldLock="1"/>
      </w:r>
      <w:r w:rsidR="004763AA">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t al. 1995)","plainTextFormattedCitation":"(Rosenblum et al. 2012; Wagner et al. 1995)","previouslyFormattedCitation":"(Rosenblum et al. 2012; Wagner et al. 1995)"},"properties":{"noteIndex":0},"schema":"https://github.com/citation-style-language/schema/raw/master/csl-citation.json"}</w:instrText>
      </w:r>
      <w:r w:rsidR="007E2BE8">
        <w:rPr>
          <w:rFonts w:ascii="Times New Roman" w:hAnsi="Times New Roman" w:cs="Times New Roman"/>
          <w:sz w:val="24"/>
          <w:szCs w:val="24"/>
          <w:lang w:val="en-US"/>
        </w:rPr>
        <w:fldChar w:fldCharType="separate"/>
      </w:r>
      <w:r w:rsidR="007E2BE8" w:rsidRPr="007E2BE8">
        <w:rPr>
          <w:rFonts w:ascii="Times New Roman" w:hAnsi="Times New Roman" w:cs="Times New Roman"/>
          <w:noProof/>
          <w:sz w:val="24"/>
          <w:szCs w:val="24"/>
          <w:lang w:val="en-US"/>
        </w:rPr>
        <w:t>(Rosenblum et al. 2012; Wagner et al. 1995)</w:t>
      </w:r>
      <w:r w:rsidR="007E2BE8">
        <w:rPr>
          <w:rFonts w:ascii="Times New Roman" w:hAnsi="Times New Roman" w:cs="Times New Roman"/>
          <w:sz w:val="24"/>
          <w:szCs w:val="24"/>
          <w:lang w:val="en-US"/>
        </w:rPr>
        <w:fldChar w:fldCharType="end"/>
      </w:r>
      <w:r w:rsidR="006E68EC">
        <w:rPr>
          <w:rFonts w:ascii="Times New Roman" w:hAnsi="Times New Roman" w:cs="Times New Roman"/>
          <w:sz w:val="24"/>
          <w:szCs w:val="24"/>
          <w:lang w:val="en-US"/>
        </w:rPr>
        <w:t xml:space="preserve">. </w:t>
      </w:r>
    </w:p>
    <w:p w14:paraId="45EB8D80" w14:textId="210E163A" w:rsidR="00531B98" w:rsidRDefault="000B1914">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C567B5">
        <w:rPr>
          <w:rFonts w:ascii="Times New Roman" w:hAnsi="Times New Roman" w:cs="Times New Roman"/>
          <w:sz w:val="24"/>
          <w:szCs w:val="24"/>
          <w:lang w:val="en-US"/>
        </w:rPr>
        <w:t>s</w:t>
      </w:r>
      <w:r w:rsidR="004763AA">
        <w:rPr>
          <w:rFonts w:ascii="Times New Roman" w:hAnsi="Times New Roman" w:cs="Times New Roman"/>
          <w:sz w:val="24"/>
          <w:szCs w:val="24"/>
          <w:lang w:val="en-US"/>
        </w:rPr>
        <w:t xml:space="preserve"> described before,</w:t>
      </w:r>
      <w:r w:rsidR="00095E08">
        <w:rPr>
          <w:rFonts w:ascii="Times New Roman" w:hAnsi="Times New Roman" w:cs="Times New Roman"/>
          <w:sz w:val="24"/>
          <w:szCs w:val="24"/>
          <w:lang w:val="en-US"/>
        </w:rPr>
        <w:t xml:space="preserve"> bifurcating speciation</w:t>
      </w:r>
      <w:r w:rsidR="00531B98">
        <w:rPr>
          <w:rFonts w:ascii="Times New Roman" w:hAnsi="Times New Roman" w:cs="Times New Roman"/>
          <w:sz w:val="24"/>
          <w:szCs w:val="24"/>
          <w:lang w:val="en-US"/>
        </w:rPr>
        <w:t xml:space="preserve"> is a diversification event that gives rise to two species while the ancestral lineage perishes; it is associated</w:t>
      </w:r>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nd Meier 2000)","plainTextFormattedCitation":"(Willmann and Meier 2000)","previouslyFormattedCitation":"(Willmann and Meier 2000)"},"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FC22CD" w:rsidRPr="00FC22CD">
        <w:rPr>
          <w:rFonts w:ascii="Times New Roman" w:hAnsi="Times New Roman" w:cs="Times New Roman"/>
          <w:noProof/>
          <w:sz w:val="24"/>
          <w:szCs w:val="24"/>
          <w:lang w:val="en-US"/>
        </w:rPr>
        <w:t>(Willmann and Meier 2000)</w:t>
      </w:r>
      <w:r w:rsidR="00FC22CD">
        <w:rPr>
          <w:rFonts w:ascii="Times New Roman" w:hAnsi="Times New Roman" w:cs="Times New Roman"/>
          <w:sz w:val="24"/>
          <w:szCs w:val="24"/>
          <w:lang w:val="en-US"/>
        </w:rPr>
        <w:fldChar w:fldCharType="end"/>
      </w:r>
      <w:r w:rsidR="00531B98">
        <w:rPr>
          <w:rFonts w:ascii="Times New Roman" w:hAnsi="Times New Roman" w:cs="Times New Roman"/>
          <w:sz w:val="24"/>
          <w:szCs w:val="24"/>
          <w:lang w:val="en-US"/>
        </w:rPr>
        <w:t>.</w:t>
      </w:r>
      <w:r w:rsidR="004518F2">
        <w:rPr>
          <w:rFonts w:ascii="Times New Roman" w:hAnsi="Times New Roman" w:cs="Times New Roman"/>
          <w:sz w:val="24"/>
          <w:szCs w:val="24"/>
          <w:lang w:val="en-US"/>
        </w:rPr>
        <w:t xml:space="preserve"> </w:t>
      </w:r>
      <w:r w:rsidR="00E82C25">
        <w:rPr>
          <w:rFonts w:ascii="Times New Roman" w:hAnsi="Times New Roman" w:cs="Times New Roman"/>
          <w:sz w:val="24"/>
          <w:szCs w:val="24"/>
          <w:lang w:val="en-US"/>
        </w:rPr>
        <w:t>The Hennigian species concept tends to consider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larger than they are (Figure 2), resulting in an overestimation of species age. </w:t>
      </w:r>
    </w:p>
    <w:p w14:paraId="5FC8F9F8" w14:textId="4AE21DCA" w:rsidR="00531B98" w:rsidRDefault="00E82C25"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dding speciation is a diversification event that gives rise to one species while the ancestral lineage persists; it is associat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peri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797E0D">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nd Strauss 2014; Caetano and Quental 2022)","plainTextFormattedCitation":"(Anacker and Strauss 2014; Caetano and Quental 2022)","previouslyFormattedCitation":"(Anacker and Strauss 2014; Caetano and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FC22CD" w:rsidRPr="00FC22CD">
        <w:rPr>
          <w:rFonts w:ascii="Times New Roman" w:hAnsi="Times New Roman" w:cs="Times New Roman"/>
          <w:noProof/>
          <w:sz w:val="24"/>
          <w:szCs w:val="24"/>
          <w:lang w:val="en-US"/>
        </w:rPr>
        <w:t>(Anacker and Strauss 2014; Caetano and Quental 2022)</w:t>
      </w:r>
      <w:r w:rsidR="00FC22C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FC22CD">
        <w:rPr>
          <w:rFonts w:ascii="Times New Roman" w:hAnsi="Times New Roman" w:cs="Times New Roman"/>
          <w:sz w:val="24"/>
          <w:szCs w:val="24"/>
          <w:lang w:val="en-US"/>
        </w:rPr>
        <w:t xml:space="preserve"> </w:t>
      </w:r>
      <w:r w:rsidR="005728A0">
        <w:rPr>
          <w:rFonts w:ascii="Times New Roman" w:hAnsi="Times New Roman" w:cs="Times New Roman"/>
          <w:sz w:val="24"/>
          <w:szCs w:val="24"/>
          <w:lang w:val="en-US"/>
        </w:rPr>
        <w:t xml:space="preserve">Budding speciation 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an ancestral lineage and that possesses own evolutionary identity regarding other lineages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In the case of budding speciation, the phylogenetic age for the ancestral species would be an underestimation of its true age because a phylogeny alone does not reveal which is the ancestral lineage of two sister species. Also, due to incomplete fossil or extant species 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p>
    <w:p w14:paraId="3C0EC007" w14:textId="5D519DC4" w:rsidR="00157FA8" w:rsidRDefault="00157FA8"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nagenetic speciation is a diversification event where one species arises</w:t>
      </w:r>
      <w:r w:rsidR="00C567B5">
        <w:rPr>
          <w:rFonts w:ascii="Times New Roman" w:hAnsi="Times New Roman" w:cs="Times New Roman"/>
          <w:sz w:val="24"/>
          <w:szCs w:val="24"/>
          <w:lang w:val="en-US"/>
        </w:rPr>
        <w:t>,</w:t>
      </w:r>
      <w:r>
        <w:rPr>
          <w:rFonts w:ascii="Times New Roman" w:hAnsi="Times New Roman" w:cs="Times New Roman"/>
          <w:sz w:val="24"/>
          <w:szCs w:val="24"/>
          <w:lang w:val="en-US"/>
        </w:rPr>
        <w:t xml:space="preserve"> replacing the ancestral species; it is not </w:t>
      </w:r>
      <w:r w:rsidR="00C567B5">
        <w:rPr>
          <w:rFonts w:ascii="Times New Roman" w:hAnsi="Times New Roman" w:cs="Times New Roman"/>
          <w:sz w:val="24"/>
          <w:szCs w:val="24"/>
          <w:lang w:val="en-US"/>
        </w:rPr>
        <w:t>relat</w:t>
      </w:r>
      <w:r>
        <w:rPr>
          <w:rFonts w:ascii="Times New Roman" w:hAnsi="Times New Roman" w:cs="Times New Roman"/>
          <w:sz w:val="24"/>
          <w:szCs w:val="24"/>
          <w:lang w:val="en-US"/>
        </w:rPr>
        <w:t xml:space="preserve">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any particular geographical mode of speciation</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et al. 1999)","plainTextFormattedCitation":"(Roopnarine et al. 1999)","previouslyFormattedCitation":"(Roopnarine et al.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797E0D" w:rsidRPr="00797E0D">
        <w:rPr>
          <w:rFonts w:ascii="Times New Roman" w:hAnsi="Times New Roman" w:cs="Times New Roman"/>
          <w:noProof/>
          <w:sz w:val="24"/>
          <w:szCs w:val="24"/>
          <w:lang w:val="en-US"/>
        </w:rPr>
        <w:t>(Roopnarine et al.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This process suggests phenotypic change and not speciation per se; thus, it is associated with the morphospecies concept</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431AE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nd Patiño 2018)","plainTextFormattedCitation":"(Emerson and Patiño 2018)","previouslyFormattedCitation":"(Emerson and Patiño 2018)"},"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797E0D" w:rsidRPr="00797E0D">
        <w:rPr>
          <w:rFonts w:ascii="Times New Roman" w:hAnsi="Times New Roman" w:cs="Times New Roman"/>
          <w:noProof/>
          <w:sz w:val="24"/>
          <w:szCs w:val="24"/>
          <w:lang w:val="en-US"/>
        </w:rPr>
        <w:t>(Emerson and Patiño 2018)</w:t>
      </w:r>
      <w:r w:rsidR="00797E0D">
        <w:rPr>
          <w:rFonts w:ascii="Times New Roman" w:hAnsi="Times New Roman" w:cs="Times New Roman"/>
          <w:sz w:val="24"/>
          <w:szCs w:val="24"/>
          <w:lang w:val="en-US"/>
        </w:rPr>
        <w:fldChar w:fldCharType="end"/>
      </w:r>
      <w:r w:rsidR="00C567B5">
        <w:rPr>
          <w:rFonts w:ascii="Times New Roman" w:hAnsi="Times New Roman" w:cs="Times New Roman"/>
          <w:sz w:val="24"/>
          <w:szCs w:val="24"/>
          <w:lang w:val="en-US"/>
        </w:rPr>
        <w:t>.</w:t>
      </w:r>
      <w:r w:rsidR="00797E0D">
        <w:rPr>
          <w:rFonts w:ascii="Times New Roman" w:hAnsi="Times New Roman" w:cs="Times New Roman"/>
          <w:sz w:val="24"/>
          <w:szCs w:val="24"/>
          <w:lang w:val="en-US"/>
        </w:rPr>
        <w:t xml:space="preserve"> 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 </w:t>
      </w:r>
    </w:p>
    <w:p w14:paraId="6A43C6B5" w14:textId="6BDA11FB" w:rsidR="00F336FF" w:rsidRDefault="00F336FF" w:rsidP="004529C3">
      <w:pPr>
        <w:spacing w:after="0" w:line="360" w:lineRule="auto"/>
        <w:ind w:firstLine="709"/>
        <w:jc w:val="both"/>
        <w:rPr>
          <w:rFonts w:ascii="Times New Roman" w:hAnsi="Times New Roman" w:cs="Times New Roman"/>
          <w:sz w:val="24"/>
          <w:szCs w:val="24"/>
          <w:lang w:val="en-US"/>
        </w:rPr>
      </w:pPr>
      <w:r w:rsidRPr="00F336FF">
        <w:rPr>
          <w:rFonts w:ascii="Times New Roman" w:hAnsi="Times New Roman" w:cs="Times New Roman"/>
          <w:sz w:val="24"/>
          <w:szCs w:val="24"/>
          <w:lang w:val="en-US"/>
        </w:rPr>
        <w:t xml:space="preserve">While the effect of incomplete taxon sampling is mitigated by the ever-growing phylogenies and advances in augmenting trees by missing species </w:t>
      </w:r>
      <w:r w:rsidRPr="00095E08">
        <w:rPr>
          <w:rFonts w:ascii="Times New Roman" w:hAnsi="Times New Roman" w:cs="Times New Roman"/>
          <w:sz w:val="24"/>
          <w:szCs w:val="24"/>
          <w:lang w:val="en-US"/>
        </w:rPr>
        <w:t>(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et al. 2020; Thomas et al. 2013)","manualFormatting":"Chang et al. 2020; Thomas et al. 2013)","plainTextFormattedCitation":"(Chang et al. 2020; Thomas et al. 2013)","previouslyFormattedCitation":"(Chang et al.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431AE9">
        <w:rPr>
          <w:rFonts w:ascii="Times New Roman" w:hAnsi="Times New Roman" w:cs="Times New Roman"/>
          <w:noProof/>
          <w:sz w:val="24"/>
          <w:szCs w:val="24"/>
          <w:lang w:val="en-US"/>
        </w:rPr>
        <w:t>Chang et al. 2020; Thomas et al. 2013)</w:t>
      </w:r>
      <w:r>
        <w:rPr>
          <w:rFonts w:ascii="Times New Roman" w:hAnsi="Times New Roman" w:cs="Times New Roman"/>
          <w:sz w:val="24"/>
          <w:szCs w:val="24"/>
          <w:lang w:val="en-US"/>
        </w:rPr>
        <w:fldChar w:fldCharType="end"/>
      </w:r>
      <w:r w:rsidRPr="00F336FF">
        <w:rPr>
          <w:rFonts w:ascii="Times New Roman" w:hAnsi="Times New Roman" w:cs="Times New Roman"/>
          <w:sz w:val="24"/>
          <w:szCs w:val="24"/>
          <w:lang w:val="en-US"/>
        </w:rPr>
        <w:t>, there are significant issues regarding tracking down most of the extinct species and revealing the predominant speciation mode in phylogenies. This paper focuses on the latter two. Given the theoretical predictions on the consequences of ignoring extinctions and not knowing the speciation mode, it aims to quantify how much an error is introduced by assuming branch lengths as a surrogate for species ages and whether it affects our inferences when linking species longevity with eco-evolutionary processes. Specifically, we performed simulations where we know the true age of species to: (1) quantify the introduced error in estimated ages under various scenarios of different speciation modes and diversification</w:t>
      </w:r>
      <w:r>
        <w:rPr>
          <w:rFonts w:ascii="Times New Roman" w:hAnsi="Times New Roman" w:cs="Times New Roman"/>
          <w:sz w:val="24"/>
          <w:szCs w:val="24"/>
          <w:lang w:val="en-US"/>
        </w:rPr>
        <w:t xml:space="preserve"> (speciation – extinction) </w:t>
      </w:r>
      <w:r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 a simulated age-related conservation status is preserved in the phylogenetic age of species. In addition, we note that we quantified relative error in species ages to be comparable among phylogenies</w:t>
      </w:r>
      <w:r>
        <w:rPr>
          <w:rFonts w:ascii="Times New Roman" w:hAnsi="Times New Roman" w:cs="Times New Roman"/>
          <w:sz w:val="24"/>
          <w:szCs w:val="24"/>
          <w:lang w:val="en-US"/>
        </w:rPr>
        <w:t>;</w:t>
      </w:r>
      <w:r w:rsidRPr="00F336FF">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F336FF">
        <w:rPr>
          <w:rFonts w:ascii="Times New Roman" w:hAnsi="Times New Roman" w:cs="Times New Roman"/>
          <w:sz w:val="24"/>
          <w:szCs w:val="24"/>
          <w:lang w:val="en-US"/>
        </w:rPr>
        <w:t>, we used turnover instead of extinction as this measure expresses the relative species replacement over time. Finally, we propose a way to efficiently quantify the uncertainty in species age for the most error-prone mode of speciation. We hope this paper will stimulate discussions about the evolutionary information in phylogenetic trees and the pertinence of using them to infer phylogenetic ages.</w:t>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33CF9579" w:rsidR="006E3E53" w:rsidRDefault="006E3E53">
      <w:pPr>
        <w:spacing w:after="0" w:line="360" w:lineRule="auto"/>
        <w:jc w:val="both"/>
        <w:rPr>
          <w:rFonts w:ascii="Times New Roman" w:hAnsi="Times New Roman" w:cs="Times New Roman"/>
          <w:sz w:val="24"/>
          <w:szCs w:val="24"/>
          <w:lang w:val="en-US"/>
        </w:rPr>
      </w:pPr>
      <w:r w:rsidRPr="006E3E53">
        <w:rPr>
          <w:rFonts w:ascii="Times New Roman" w:hAnsi="Times New Roman" w:cs="Times New Roman"/>
          <w:sz w:val="24"/>
          <w:szCs w:val="24"/>
          <w:lang w:val="en-US"/>
        </w:rPr>
        <w:t>For all simulation experiments, we generated complete phylogenies of extant and extinct species under the stochastic birth-death process (i.e.</w:t>
      </w:r>
      <w:r>
        <w:rPr>
          <w:rFonts w:ascii="Times New Roman" w:hAnsi="Times New Roman" w:cs="Times New Roman"/>
          <w:sz w:val="24"/>
          <w:szCs w:val="24"/>
          <w:lang w:val="en-US"/>
        </w:rPr>
        <w:t>,</w:t>
      </w:r>
      <w:r w:rsidRPr="006E3E53">
        <w:rPr>
          <w:rFonts w:ascii="Times New Roman" w:hAnsi="Times New Roman" w:cs="Times New Roman"/>
          <w:sz w:val="24"/>
          <w:szCs w:val="24"/>
          <w:lang w:val="en-US"/>
        </w:rPr>
        <w:t xml:space="preserve"> without cladogenetic extinction) using the package TreeSim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Pr="006E3E53">
        <w:rPr>
          <w:rFonts w:ascii="Times New Roman" w:hAnsi="Times New Roman" w:cs="Times New Roman"/>
          <w:sz w:val="24"/>
          <w:szCs w:val="24"/>
          <w:lang w:val="en-US"/>
        </w:rPr>
        <w:t xml:space="preserve"> simulated 100 extant species, while the number of extinct species was stochastically controlled by a given turnover. We mapped species to the complete phylogenies using the R package FossilSim 2.3.1 </w:t>
      </w:r>
      <w:r w:rsidR="00FA135D">
        <w:rPr>
          <w:rFonts w:ascii="Times New Roman" w:hAnsi="Times New Roman" w:cs="Times New Roman"/>
          <w:sz w:val="24"/>
          <w:szCs w:val="24"/>
          <w:lang w:val="en-US"/>
        </w:rPr>
        <w:fldChar w:fldCharType="begin" w:fldLock="1"/>
      </w:r>
      <w:r w:rsidR="00E40333">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et al. 2019)","plainTextFormattedCitation":"(Barido-Sottani et al. 2019)","previouslyFormattedCitation":"(Barido-Sottani et al.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FA135D" w:rsidRPr="00FA135D">
        <w:rPr>
          <w:rFonts w:ascii="Times New Roman" w:hAnsi="Times New Roman" w:cs="Times New Roman"/>
          <w:noProof/>
          <w:sz w:val="24"/>
          <w:szCs w:val="24"/>
          <w:lang w:val="en-US"/>
        </w:rPr>
        <w:t>(Barido-Sottani et al. 2019)</w:t>
      </w:r>
      <w:r w:rsidR="00FA135D">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according to the three different speciation modes, providing the true species ages. We then pruned all extinct species from the phylogeny and obtained the length of terminal branches, which we took as the phylogenetic age of the extant species. </w:t>
      </w:r>
      <w:r w:rsidR="00FA135D">
        <w:rPr>
          <w:rFonts w:ascii="Times New Roman" w:hAnsi="Times New Roman" w:cs="Times New Roman"/>
          <w:sz w:val="24"/>
          <w:szCs w:val="24"/>
          <w:lang w:val="en-US"/>
        </w:rPr>
        <w:t>Finally, w</w:t>
      </w:r>
      <w:r w:rsidRPr="006E3E53">
        <w:rPr>
          <w:rFonts w:ascii="Times New Roman" w:hAnsi="Times New Roman" w:cs="Times New Roman"/>
          <w:sz w:val="24"/>
          <w:szCs w:val="24"/>
          <w:lang w:val="en-US"/>
        </w:rPr>
        <w:t xml:space="preserve">e rescaled all phylogenetic trees to a root age of 1, obtained relative ages, and </w:t>
      </w:r>
      <w:r w:rsidR="00FA135D">
        <w:rPr>
          <w:rFonts w:ascii="Times New Roman" w:hAnsi="Times New Roman" w:cs="Times New Roman"/>
          <w:sz w:val="24"/>
          <w:szCs w:val="24"/>
          <w:lang w:val="en-US"/>
        </w:rPr>
        <w:t>compared</w:t>
      </w:r>
      <w:r w:rsidRPr="006E3E53">
        <w:rPr>
          <w:rFonts w:ascii="Times New Roman" w:hAnsi="Times New Roman" w:cs="Times New Roman"/>
          <w:sz w:val="24"/>
          <w:szCs w:val="24"/>
          <w:lang w:val="en-US"/>
        </w:rPr>
        <w:t xml:space="preserve"> results among different simulation scenarios.</w:t>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51567567"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 xml:space="preserve">To explore whether there is a consistent over or underestimation of species ages and how large the error is by equating phylogenetic ages with species age, we simulated various scenarios of different speciation modes and diversification rates. First, we simulated 100 phylogenetic trees with birth rates set to 0.1, 0.5, and 1, combined with 100 death rates ranging from 0 to 0.99 in equal increments. We defined turnover as birth/death which is sometimes called extinction fraction </w:t>
      </w:r>
      <w:r w:rsidR="00E40333">
        <w:rPr>
          <w:rFonts w:ascii="Times New Roman" w:hAnsi="Times New Roman" w:cs="Times New Roman"/>
          <w:sz w:val="24"/>
          <w:szCs w:val="24"/>
          <w:lang w:val="en-US"/>
        </w:rPr>
        <w:fldChar w:fldCharType="begin" w:fldLock="1"/>
      </w:r>
      <w:r w:rsidR="006375CA">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nd O’Meara 2016)","plainTextFormattedCitation":"(Beaulieu and O’Meara 2016)","previouslyFormattedCitation":"(Beaulieu and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E40333" w:rsidRPr="00E40333">
        <w:rPr>
          <w:rFonts w:ascii="Times New Roman" w:hAnsi="Times New Roman" w:cs="Times New Roman"/>
          <w:noProof/>
          <w:sz w:val="24"/>
          <w:szCs w:val="24"/>
          <w:lang w:val="en-US"/>
        </w:rPr>
        <w:t>(Beaulieu and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Second, on each of these phylogenies, we then mapped species according to different scenarios of speciation: (1) strictly budding speciation at branch nodes, (2) strictly bifurcating speciation at branch nodes, (3) a combination of strictly budding speciation at branch nodes and anagenetic origination of species with a rate set to half the birth rate that was used to generate the phylogeny, and (4) bifurcating speciation combined with anagenetic speciation equal to half the birth rate.</w:t>
      </w:r>
    </w:p>
    <w:p w14:paraId="0DECD728" w14:textId="77777777" w:rsidR="00050C7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We obtained in total 120,000 extant species, 30,000 for each speciation scenario</w:t>
      </w:r>
      <w:r w:rsidR="00227CF5">
        <w:rPr>
          <w:rFonts w:ascii="Times New Roman" w:hAnsi="Times New Roman" w:cs="Times New Roman"/>
          <w:sz w:val="24"/>
          <w:szCs w:val="24"/>
          <w:lang w:val="en-US"/>
        </w:rPr>
        <w:t>. For each speciation mode, we plotted the True scaled age against the Phylogenetic scaled age</w:t>
      </w:r>
      <w:r w:rsidR="00FB2A00">
        <w:rPr>
          <w:rFonts w:ascii="Times New Roman" w:hAnsi="Times New Roman" w:cs="Times New Roman"/>
          <w:sz w:val="24"/>
          <w:szCs w:val="24"/>
          <w:lang w:val="en-US"/>
        </w:rPr>
        <w:t xml:space="preserve">, using a discrete color gradient for </w:t>
      </w:r>
      <w:r w:rsidR="00FC1D41">
        <w:rPr>
          <w:rFonts w:ascii="Times New Roman" w:hAnsi="Times New Roman" w:cs="Times New Roman"/>
          <w:sz w:val="24"/>
          <w:szCs w:val="24"/>
          <w:lang w:val="en-US"/>
        </w:rPr>
        <w:t>low and high</w:t>
      </w:r>
      <w:r w:rsidR="00FB2A00">
        <w:rPr>
          <w:rFonts w:ascii="Times New Roman" w:hAnsi="Times New Roman" w:cs="Times New Roman"/>
          <w:sz w:val="24"/>
          <w:szCs w:val="24"/>
          <w:lang w:val="en-US"/>
        </w:rPr>
        <w:t xml:space="preserve"> turnover rates</w:t>
      </w:r>
      <w:r w:rsidR="00227CF5">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We calculated the mean absolute </w:t>
      </w:r>
      <w:r w:rsidRPr="00A34AF0">
        <w:rPr>
          <w:rFonts w:ascii="Times New Roman" w:hAnsi="Times New Roman" w:cs="Times New Roman"/>
          <w:sz w:val="24"/>
          <w:szCs w:val="24"/>
          <w:lang w:val="en-US"/>
        </w:rPr>
        <w:lastRenderedPageBreak/>
        <w:t>percentage error (MAPE) as measure of the deviation of the phylogenetic ages from the true ag</w:t>
      </w:r>
      <w:r w:rsidR="00227CF5">
        <w:rPr>
          <w:rFonts w:ascii="Times New Roman" w:hAnsi="Times New Roman" w:cs="Times New Roman"/>
          <w:sz w:val="24"/>
          <w:szCs w:val="24"/>
          <w:lang w:val="en-US"/>
        </w:rPr>
        <w:t>e</w:t>
      </w:r>
      <w:r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33062602"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turnover</w:t>
      </w:r>
      <w:commentRangeStart w:id="2"/>
      <w:r w:rsidR="00A34AF0" w:rsidRPr="00A34AF0">
        <w:rPr>
          <w:rFonts w:ascii="Times New Roman" w:hAnsi="Times New Roman" w:cs="Times New Roman"/>
          <w:sz w:val="24"/>
          <w:szCs w:val="24"/>
          <w:lang w:val="en-US"/>
        </w:rPr>
        <w:t>.</w:t>
      </w:r>
      <w:commentRangeEnd w:id="2"/>
      <w:r w:rsidR="00A34AF0">
        <w:rPr>
          <w:rStyle w:val="Refdecomentario"/>
        </w:rPr>
        <w:commentReference w:id="2"/>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77777777"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7B2BF699" w14:textId="74C064C4" w:rsidR="00DC43F8" w:rsidRDefault="00DC43F8" w:rsidP="00DC43F8">
      <w:pPr>
        <w:spacing w:after="0" w:line="360" w:lineRule="auto"/>
        <w:jc w:val="both"/>
        <w:rPr>
          <w:rFonts w:ascii="Times New Roman" w:hAnsi="Times New Roman" w:cs="Times New Roman"/>
          <w:sz w:val="24"/>
          <w:szCs w:val="24"/>
          <w:lang w:val="en-US"/>
        </w:rPr>
      </w:pPr>
      <w:r w:rsidRPr="00DC43F8">
        <w:rPr>
          <w:rFonts w:ascii="Times New Roman" w:hAnsi="Times New Roman" w:cs="Times New Roman"/>
          <w:sz w:val="24"/>
          <w:szCs w:val="24"/>
          <w:lang w:val="en-US"/>
        </w:rPr>
        <w:t xml:space="preserve">To explore whether the error introduced by equating phylogenetic age with species age 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Two types of comparisons were made for each phylogeny: (1) between the youngest and oldest species in the phylogeny, and (2) two randomly selected species.  </w:t>
      </w:r>
    </w:p>
    <w:p w14:paraId="74D6D444" w14:textId="77777777" w:rsidR="00FB2A00" w:rsidRDefault="00FB2A00"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commentRangeStart w:id="3"/>
      <w:r>
        <w:rPr>
          <w:rFonts w:ascii="Times New Roman" w:hAnsi="Times New Roman" w:cs="Times New Roman"/>
          <w:i/>
          <w:iCs/>
          <w:sz w:val="24"/>
          <w:szCs w:val="24"/>
          <w:u w:val="single"/>
          <w:lang w:val="en-US"/>
        </w:rPr>
        <w:t>Imprint of extinction risk on phylogenetic ages</w:t>
      </w:r>
      <w:commentRangeEnd w:id="3"/>
      <w:r>
        <w:rPr>
          <w:rStyle w:val="Refdecomentario"/>
        </w:rPr>
        <w:commentReference w:id="3"/>
      </w:r>
    </w:p>
    <w:p w14:paraId="764B9F44" w14:textId="19205A65"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To evaluate whether the assumed relationship between species age and 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Christopher N Johnson et al. 2002; Tanentzap et al. 2020; Verde Arregoitia et al. 2013)","manualFormatting":"Johnson et al. 2002; Tanentzap et al. 2020; Verde Arregoitia et al. 2013)","plainTextFormattedCitation":"(Christopher N Johnson et al. 2002; Tanentzap et al. 2020; Verde Arregoitia et al. 2013)","previouslyFormattedCitation":"(Christopher N Johnson et al. 2002;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 each tree considering only budding speciation. Next, we binned the true ages in five categories corresponding to the IUCN conservation categories: Least Concern (LC), Near Threatened (NT), Vulnerable (VU), Endangered (EN), and Critically Endangered (CR; Internation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Then, we plotted for each phylogeny a line </w:t>
      </w:r>
      <w:r w:rsidR="00721AFD">
        <w:rPr>
          <w:rFonts w:ascii="Times New Roman" w:hAnsi="Times New Roman" w:cs="Times New Roman"/>
          <w:sz w:val="24"/>
          <w:szCs w:val="24"/>
          <w:lang w:val="en-US"/>
        </w:rPr>
        <w:t xml:space="preserve">linking </w:t>
      </w:r>
      <w:r w:rsidRPr="006375CA">
        <w:rPr>
          <w:rFonts w:ascii="Times New Roman" w:hAnsi="Times New Roman" w:cs="Times New Roman"/>
          <w:sz w:val="24"/>
          <w:szCs w:val="24"/>
          <w:lang w:val="en-US"/>
        </w:rPr>
        <w:t xml:space="preserve">the five conservation categories and the mean true and </w:t>
      </w:r>
      <w:r w:rsidR="00721AFD">
        <w:rPr>
          <w:rFonts w:ascii="Times New Roman" w:hAnsi="Times New Roman" w:cs="Times New Roman"/>
          <w:sz w:val="24"/>
          <w:szCs w:val="24"/>
          <w:lang w:val="en-US"/>
        </w:rPr>
        <w:t xml:space="preserve">mean </w:t>
      </w:r>
      <w:r w:rsidRPr="006375CA">
        <w:rPr>
          <w:rFonts w:ascii="Times New Roman" w:hAnsi="Times New Roman" w:cs="Times New Roman"/>
          <w:sz w:val="24"/>
          <w:szCs w:val="24"/>
          <w:lang w:val="en-US"/>
        </w:rPr>
        <w:t xml:space="preserve">phylogenetic ages, respectively. Finally, we quantified how many trees, for the </w:t>
      </w:r>
      <w:r w:rsidRPr="006375CA">
        <w:rPr>
          <w:rFonts w:ascii="Times New Roman" w:hAnsi="Times New Roman" w:cs="Times New Roman"/>
          <w:sz w:val="24"/>
          <w:szCs w:val="24"/>
          <w:lang w:val="en-US"/>
        </w:rPr>
        <w:lastRenderedPageBreak/>
        <w:t xml:space="preserve">phylogenetic and geometric ages, were estimated right 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721AFD">
        <w:rPr>
          <w:rFonts w:ascii="Times New Roman" w:hAnsi="Times New Roman" w:cs="Times New Roman"/>
          <w:sz w:val="24"/>
          <w:szCs w:val="24"/>
          <w:lang w:val="en-US"/>
        </w:rPr>
        <w:t xml:space="preserve">the </w:t>
      </w:r>
      <w:r w:rsidRPr="006375CA">
        <w:rPr>
          <w:rFonts w:ascii="Times New Roman" w:hAnsi="Times New Roman" w:cs="Times New Roman"/>
          <w:sz w:val="24"/>
          <w:szCs w:val="24"/>
          <w:lang w:val="en-US"/>
        </w:rPr>
        <w:t>conservation status categories.</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57114D39" w14:textId="11D07223" w:rsidR="00200D0C" w:rsidRPr="00200D0C" w:rsidRDefault="00200D0C" w:rsidP="00200D0C">
      <w:pPr>
        <w:spacing w:after="0" w:line="360" w:lineRule="auto"/>
        <w:jc w:val="both"/>
        <w:rPr>
          <w:rFonts w:ascii="Times New Roman" w:hAnsi="Times New Roman" w:cs="Times New Roman"/>
          <w:i/>
          <w:iCs/>
          <w:sz w:val="24"/>
          <w:szCs w:val="24"/>
          <w:u w:val="single"/>
          <w:lang w:val="en-US"/>
        </w:rPr>
      </w:pPr>
      <w:r w:rsidRPr="00200D0C">
        <w:rPr>
          <w:rFonts w:ascii="Times New Roman" w:hAnsi="Times New Roman" w:cs="Times New Roman"/>
          <w:i/>
          <w:iCs/>
          <w:sz w:val="24"/>
          <w:szCs w:val="24"/>
          <w:u w:val="single"/>
          <w:lang w:val="en-US"/>
        </w:rPr>
        <w:t>Quantifying uncertainty in species age under budding speciation</w:t>
      </w:r>
    </w:p>
    <w:p w14:paraId="4DCC74A0" w14:textId="4791626F"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sidR="00801E1D">
        <w:rPr>
          <w:rFonts w:ascii="Times New Roman" w:hAnsi="Times New Roman" w:cs="Times New Roman"/>
          <w:sz w:val="24"/>
          <w:szCs w:val="24"/>
          <w:lang w:val="en-US"/>
        </w:rPr>
        <w:t>T</w:t>
      </w:r>
      <w:r w:rsidRPr="00200D0C">
        <w:rPr>
          <w:rFonts w:ascii="Times New Roman" w:hAnsi="Times New Roman" w:cs="Times New Roman"/>
          <w:sz w:val="24"/>
          <w:szCs w:val="24"/>
          <w:lang w:val="en-US"/>
        </w:rPr>
        <w:t>he two branches descending from a budding speciation event</w:t>
      </w:r>
      <w:r w:rsidR="00801E1D">
        <w:rPr>
          <w:rFonts w:ascii="Times New Roman" w:hAnsi="Times New Roman" w:cs="Times New Roman"/>
          <w:sz w:val="24"/>
          <w:szCs w:val="24"/>
          <w:lang w:val="en-US"/>
        </w:rPr>
        <w:t xml:space="preserve"> are always the new and the ancestral species</w:t>
      </w:r>
      <w:r w:rsidRPr="00200D0C">
        <w:rPr>
          <w:rFonts w:ascii="Times New Roman" w:hAnsi="Times New Roman" w:cs="Times New Roman"/>
          <w:sz w:val="24"/>
          <w:szCs w:val="24"/>
          <w:lang w:val="en-US"/>
        </w:rPr>
        <w:t xml:space="preserve"> and the probability of both</w:t>
      </w:r>
      <w:r w:rsidR="00801E1D">
        <w:rPr>
          <w:rFonts w:ascii="Times New Roman" w:hAnsi="Times New Roman" w:cs="Times New Roman"/>
          <w:sz w:val="24"/>
          <w:szCs w:val="24"/>
          <w:lang w:val="en-US"/>
        </w:rPr>
        <w:t xml:space="preserve"> </w:t>
      </w:r>
      <w:r w:rsidR="00050C70">
        <w:rPr>
          <w:rFonts w:ascii="Times New Roman" w:hAnsi="Times New Roman" w:cs="Times New Roman"/>
          <w:sz w:val="24"/>
          <w:szCs w:val="24"/>
          <w:lang w:val="en-US"/>
        </w:rPr>
        <w:t>outcomes</w:t>
      </w:r>
      <w:r w:rsidRPr="00200D0C">
        <w:rPr>
          <w:rFonts w:ascii="Times New Roman" w:hAnsi="Times New Roman" w:cs="Times New Roman"/>
          <w:sz w:val="24"/>
          <w:szCs w:val="24"/>
          <w:lang w:val="en-US"/>
        </w:rPr>
        <w:t xml:space="preserve"> is always 50%. Therefore, the probability for each ancestral node to be the origin of a species is given by the geometric distribution:</w:t>
      </w:r>
    </w:p>
    <w:p w14:paraId="37A2EDB3" w14:textId="77777777" w:rsidR="00200D0C" w:rsidRPr="00200D0C" w:rsidRDefault="00200D0C" w:rsidP="00801E1D">
      <w:pPr>
        <w:spacing w:after="0" w:line="360" w:lineRule="auto"/>
        <w:jc w:val="center"/>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1 – </w:t>
      </w:r>
      <w:proofErr w:type="gramStart"/>
      <w:r w:rsidRPr="00200D0C">
        <w:rPr>
          <w:rFonts w:ascii="Times New Roman" w:hAnsi="Times New Roman" w:cs="Times New Roman"/>
          <w:sz w:val="24"/>
          <w:szCs w:val="24"/>
          <w:lang w:val="en-US"/>
        </w:rPr>
        <w:t>p)</w:t>
      </w:r>
      <w:r w:rsidRPr="00801E1D">
        <w:rPr>
          <w:rFonts w:ascii="Times New Roman" w:hAnsi="Times New Roman" w:cs="Times New Roman"/>
          <w:sz w:val="24"/>
          <w:szCs w:val="24"/>
          <w:vertAlign w:val="superscript"/>
          <w:lang w:val="en-US"/>
        </w:rPr>
        <w:t>(</w:t>
      </w:r>
      <w:proofErr w:type="gramEnd"/>
      <w:r w:rsidRPr="00801E1D">
        <w:rPr>
          <w:rFonts w:ascii="Times New Roman" w:hAnsi="Times New Roman" w:cs="Times New Roman"/>
          <w:sz w:val="24"/>
          <w:szCs w:val="24"/>
          <w:vertAlign w:val="superscript"/>
          <w:lang w:val="en-US"/>
        </w:rPr>
        <w:t>k – 1)</w:t>
      </w:r>
      <w:r w:rsidRPr="00200D0C">
        <w:rPr>
          <w:rFonts w:ascii="Times New Roman" w:hAnsi="Times New Roman" w:cs="Times New Roman"/>
          <w:sz w:val="24"/>
          <w:szCs w:val="24"/>
          <w:lang w:val="en-US"/>
        </w:rPr>
        <w:t>p,</w:t>
      </w:r>
    </w:p>
    <w:p w14:paraId="0085C220" w14:textId="77777777"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with p = 0.5 and k equal to the corresponding number of ancestral nodes. We then used these probabilities to calculate a weighted mean and 95% confidence interval of the node heights, which is the time until the present for extant species or extinction for non-living species, respectively.</w:t>
      </w:r>
    </w:p>
    <w:p w14:paraId="1AD9D289" w14:textId="7464CF4F" w:rsidR="000437FB" w:rsidRDefault="00050C70" w:rsidP="00200D0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quantifying</w:t>
      </w:r>
      <w:r w:rsidR="00200D0C" w:rsidRPr="00200D0C">
        <w:rPr>
          <w:rFonts w:ascii="Times New Roman" w:hAnsi="Times New Roman" w:cs="Times New Roman"/>
          <w:sz w:val="24"/>
          <w:szCs w:val="24"/>
          <w:lang w:val="en-US"/>
        </w:rPr>
        <w:t xml:space="preserve"> the uncertainty in species ages from a phylogeny of only extant </w:t>
      </w:r>
      <w:r w:rsidRPr="00200D0C">
        <w:rPr>
          <w:rFonts w:ascii="Times New Roman" w:hAnsi="Times New Roman" w:cs="Times New Roman"/>
          <w:sz w:val="24"/>
          <w:szCs w:val="24"/>
          <w:lang w:val="en-US"/>
        </w:rPr>
        <w:t>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00200D0C"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00200D0C"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00200D0C" w:rsidRPr="00200D0C">
        <w:rPr>
          <w:rFonts w:ascii="Times New Roman" w:hAnsi="Times New Roman" w:cs="Times New Roman"/>
          <w:sz w:val="24"/>
          <w:szCs w:val="24"/>
          <w:lang w:val="en-US"/>
        </w:rPr>
        <w:t xml:space="preserve"> the number of ancestral nodes of a species is biased due to the missing extinct species. To evaluated the consequences of this bias, we simulated 100 phylogenetic trees with 0.25 (high), 0.15 (intermediate), and 0.05 (low) extinction rates, combined with a fixed speciation rate of 0.2 (i.e.</w:t>
      </w:r>
      <w:r w:rsidR="00721AFD">
        <w:rPr>
          <w:rFonts w:ascii="Times New Roman" w:hAnsi="Times New Roman" w:cs="Times New Roman"/>
          <w:sz w:val="24"/>
          <w:szCs w:val="24"/>
          <w:lang w:val="en-US"/>
        </w:rPr>
        <w:t>,</w:t>
      </w:r>
      <w:r w:rsidR="00200D0C" w:rsidRPr="00200D0C">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p>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019C4C1E" w:rsidR="000437FB" w:rsidRDefault="00762534">
      <w:pPr>
        <w:spacing w:after="0" w:line="360" w:lineRule="auto"/>
        <w:jc w:val="both"/>
        <w:rPr>
          <w:rFonts w:ascii="Times New Roman" w:hAnsi="Times New Roman" w:cs="Times New Roman"/>
          <w:sz w:val="24"/>
          <w:szCs w:val="24"/>
          <w:lang w:val="en-US"/>
        </w:rPr>
      </w:pPr>
      <w:r w:rsidRPr="00762534">
        <w:rPr>
          <w:rFonts w:ascii="Times New Roman" w:hAnsi="Times New Roman" w:cs="Times New Roman"/>
          <w:sz w:val="24"/>
          <w:szCs w:val="24"/>
          <w:lang w:val="en-US"/>
        </w:rPr>
        <w:t xml:space="preserve">As expected for bifurcating speciation (Figure 3), there was no underestimation of the true age. </w:t>
      </w:r>
      <w:r>
        <w:rPr>
          <w:rFonts w:ascii="Times New Roman" w:hAnsi="Times New Roman" w:cs="Times New Roman"/>
          <w:sz w:val="24"/>
          <w:szCs w:val="24"/>
          <w:lang w:val="en-US"/>
        </w:rPr>
        <w:t xml:space="preserve">At low turnover (&lt; 0.25), 96% of the phylogenetic age estimations are congruent with the true age. At high turnover (&gt; 0.75), this was also the case for most species (73%). However, overestimation increased with turnover, and in some cases the phylogenetic age </w:t>
      </w:r>
      <w:r>
        <w:rPr>
          <w:rFonts w:ascii="Times New Roman" w:hAnsi="Times New Roman" w:cs="Times New Roman"/>
          <w:sz w:val="24"/>
          <w:szCs w:val="24"/>
          <w:lang w:val="en-US"/>
        </w:rPr>
        <w:lastRenderedPageBreak/>
        <w:t xml:space="preserve">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turnover, most ages were underestimated (96%). With higher turnover, phylogenetic ages overestimated true age more often (17%), and in few cases phylogenetically old species were indeed young. </w:t>
      </w:r>
    </w:p>
    <w:p w14:paraId="431585E5" w14:textId="45898995" w:rsidR="00F24D8A" w:rsidRDefault="00F24D8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n the strictly bifurcating speciation scenario, there was also no underestimation for the mixture of anagenetic and bifurcating speciation (</w:t>
      </w:r>
      <w:commentRangeStart w:id="4"/>
      <w:r>
        <w:rPr>
          <w:rFonts w:ascii="Times New Roman" w:hAnsi="Times New Roman" w:cs="Times New Roman"/>
          <w:sz w:val="24"/>
          <w:szCs w:val="24"/>
          <w:lang w:val="en-US"/>
        </w:rPr>
        <w:t>Figure SM1</w:t>
      </w:r>
      <w:commentRangeEnd w:id="4"/>
      <w:r w:rsidR="005F1D44">
        <w:rPr>
          <w:rStyle w:val="Refdecomentario"/>
        </w:rPr>
        <w:commentReference w:id="4"/>
      </w:r>
      <w:r>
        <w:rPr>
          <w:rFonts w:ascii="Times New Roman" w:hAnsi="Times New Roman" w:cs="Times New Roman"/>
          <w:sz w:val="24"/>
          <w:szCs w:val="24"/>
          <w:lang w:val="en-US"/>
        </w:rPr>
        <w:t xml:space="preserve">). In a low turnover scenario, fewer phylogenetic ages equaled the true ages (68%) than in a strictly bifurcating speciation. The phylogenetic ages varied more their degree of overestimation than for strictly bifurcating speciation, almost approaching the variability under high turnover. For the anagenetic-budding scenario, there was no clear difference between high or low turnover, as it was the case in the budding speciation scenario. </w:t>
      </w:r>
    </w:p>
    <w:p w14:paraId="4D0A16DC" w14:textId="5D5B904A" w:rsidR="0098695A" w:rsidRPr="00762534" w:rsidRDefault="009869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MAPE, the two speciation modes evaluated (budding and bifurcating), there was no error variation regarding the relative speciation rate (Figure 4; given that the points follow the same trend regardless of their color which represents the speciation rates). That implies that MAPE increased only due to the relative extinction rates of the phylogenetic tree. For strictly bifurcating speciation, there was no error when there is no extinction but it increased exponentially with the augment of the relative extinction rate. In contrast, under</w:t>
      </w:r>
      <w:r w:rsidR="005F1D44">
        <w:rPr>
          <w:rFonts w:ascii="Times New Roman" w:hAnsi="Times New Roman" w:cs="Times New Roman"/>
          <w:sz w:val="24"/>
          <w:szCs w:val="24"/>
          <w:lang w:val="en-US"/>
        </w:rPr>
        <w:t xml:space="preserve"> budding speciation, the baseline error, which is the error when there is no extinction, was already around 25% (Figure 4), from where it increased linearly with the relative extinction rate. For the combination of these speciation modes with anagenetic speciation, the MAPE error reached as high as 500% in some replicates of our simulation (</w:t>
      </w:r>
      <w:commentRangeStart w:id="5"/>
      <w:r w:rsidR="005F1D44">
        <w:rPr>
          <w:rFonts w:ascii="Times New Roman" w:hAnsi="Times New Roman" w:cs="Times New Roman"/>
          <w:sz w:val="24"/>
          <w:szCs w:val="24"/>
          <w:lang w:val="en-US"/>
        </w:rPr>
        <w:t>Figure SM2</w:t>
      </w:r>
      <w:commentRangeEnd w:id="5"/>
      <w:r w:rsidR="005F1D44">
        <w:rPr>
          <w:rStyle w:val="Refdecomentario"/>
        </w:rPr>
        <w:commentReference w:id="5"/>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25C9DBEA" w14:textId="0BCFBCAB"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of committing a qualitative error when comparing species at the extremes of the age range of a time-calibrated phylogeny. In contrast, for budding speciation, even under no extinction, in 2.2% of all cases the phylogenetically oldest species had a true age younger</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than the </w:t>
      </w:r>
      <w:r w:rsidRPr="007B5E7F">
        <w:rPr>
          <w:rFonts w:ascii="Times New Roman" w:hAnsi="Times New Roman" w:cs="Times New Roman"/>
          <w:sz w:val="24"/>
          <w:szCs w:val="24"/>
          <w:lang w:val="en-US"/>
        </w:rPr>
        <w:lastRenderedPageBreak/>
        <w:t>phylogenetically youngest species.</w:t>
      </w:r>
      <w:r>
        <w:rPr>
          <w:rFonts w:ascii="Times New Roman" w:hAnsi="Times New Roman" w:cs="Times New Roman"/>
          <w:sz w:val="24"/>
          <w:szCs w:val="24"/>
          <w:lang w:val="en-US"/>
        </w:rPr>
        <w:t xml:space="preserve"> The</w:t>
      </w:r>
      <w:r w:rsidRPr="007B5E7F">
        <w:rPr>
          <w:rFonts w:ascii="Times New Roman" w:hAnsi="Times New Roman" w:cs="Times New Roman"/>
          <w:sz w:val="24"/>
          <w:szCs w:val="24"/>
          <w:lang w:val="en-US"/>
        </w:rPr>
        <w:t xml:space="preserve"> rate of committing a qualitative error reached 7.5% and 12.2% for intermediate and high extinction, respectively.</w:t>
      </w:r>
    </w:p>
    <w:p w14:paraId="3BBC4DD5" w14:textId="1220FB07" w:rsidR="007B5E7F"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we compare the ages of two random species instead of the phylogenetically youngest and oldest species, the error rate for confusing the older with the younger one generally increased. While there is no such risk under bifurcating speciation with no extinction, the error rate increased 6% and 8%, respectively, for intermediate and high extinction (Figure</w:t>
      </w:r>
      <w:r>
        <w:rPr>
          <w:rFonts w:ascii="Times New Roman" w:hAnsi="Times New Roman" w:cs="Times New Roman"/>
          <w:sz w:val="24"/>
          <w:szCs w:val="24"/>
          <w:lang w:val="en-US"/>
        </w:rPr>
        <w:t xml:space="preserve"> 6</w:t>
      </w:r>
      <w:r w:rsidRPr="007B5E7F">
        <w:rPr>
          <w:rFonts w:ascii="Times New Roman" w:hAnsi="Times New Roman" w:cs="Times New Roman"/>
          <w:sz w:val="24"/>
          <w:szCs w:val="24"/>
          <w:lang w:val="en-US"/>
        </w:rPr>
        <w:t>). Under budding speciation, irrespectively of the extinction level, the younger species was confused with the older in more than 25% of all cases</w:t>
      </w:r>
      <w:r>
        <w:rPr>
          <w:rFonts w:ascii="Times New Roman" w:hAnsi="Times New Roman" w:cs="Times New Roman"/>
          <w:sz w:val="24"/>
          <w:szCs w:val="24"/>
          <w:lang w:val="en-US"/>
        </w:rPr>
        <w:t xml:space="preserve"> (Figure 6)</w:t>
      </w:r>
      <w:r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1D25E9BD" w14:textId="77777777" w:rsidR="005B765A" w:rsidRPr="007B5E7F" w:rsidRDefault="005B765A" w:rsidP="005B76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an p</w:t>
      </w:r>
      <w:r w:rsidRPr="007B5E7F">
        <w:rPr>
          <w:rFonts w:ascii="Times New Roman" w:hAnsi="Times New Roman" w:cs="Times New Roman"/>
          <w:sz w:val="24"/>
          <w:szCs w:val="24"/>
          <w:lang w:val="en-US"/>
        </w:rPr>
        <w:t>hylogenetic age showed a completely correct estimation (i.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5 of 5 conservation status reflected by the </w:t>
      </w:r>
      <w:r>
        <w:rPr>
          <w:rFonts w:ascii="Times New Roman" w:hAnsi="Times New Roman" w:cs="Times New Roman"/>
          <w:sz w:val="24"/>
          <w:szCs w:val="24"/>
          <w:lang w:val="en-US"/>
        </w:rPr>
        <w:t xml:space="preserve">mean </w:t>
      </w:r>
      <w:r w:rsidRPr="007B5E7F">
        <w:rPr>
          <w:rFonts w:ascii="Times New Roman" w:hAnsi="Times New Roman" w:cs="Times New Roman"/>
          <w:sz w:val="24"/>
          <w:szCs w:val="24"/>
          <w:lang w:val="en-US"/>
        </w:rPr>
        <w:t>phylogenetic age of the species</w:t>
      </w:r>
      <w:r>
        <w:rPr>
          <w:rFonts w:ascii="Times New Roman" w:hAnsi="Times New Roman" w:cs="Times New Roman"/>
          <w:sz w:val="24"/>
          <w:szCs w:val="24"/>
          <w:lang w:val="en-US"/>
        </w:rPr>
        <w:t xml:space="preserve"> in each category</w:t>
      </w:r>
      <w:r w:rsidRPr="007B5E7F">
        <w:rPr>
          <w:rFonts w:ascii="Times New Roman" w:hAnsi="Times New Roman" w:cs="Times New Roman"/>
          <w:sz w:val="24"/>
          <w:szCs w:val="24"/>
          <w:lang w:val="en-US"/>
        </w:rPr>
        <w:t>) in 75% of the trees in a low, 69% in an intermediate, and 56% in a high extinction scenario (</w:t>
      </w:r>
      <w:commentRangeStart w:id="6"/>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7</w:t>
      </w:r>
      <w:r w:rsidRPr="007B5E7F">
        <w:rPr>
          <w:rFonts w:ascii="Times New Roman" w:hAnsi="Times New Roman" w:cs="Times New Roman"/>
          <w:sz w:val="24"/>
          <w:szCs w:val="24"/>
          <w:lang w:val="en-US"/>
        </w:rPr>
        <w:t>)</w:t>
      </w:r>
      <w:commentRangeEnd w:id="6"/>
      <w:r>
        <w:rPr>
          <w:rStyle w:val="Refdecomentario"/>
        </w:rPr>
        <w:commentReference w:id="6"/>
      </w:r>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the same pattern with 97% in a low, 94% in an intermediate, and 91% in a high extinction scenario. Moreover, the mean probable age slightly improved with 99% in a low, 97% in an intermediate, and 87% in a high extinction scenario.</w:t>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06886319" w14:textId="77777777" w:rsidR="007B5E7F" w:rsidRDefault="007B5E7F">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Quantifying uncertainty in species age under budding speciation</w:t>
      </w:r>
    </w:p>
    <w:p w14:paraId="0A8CA889" w14:textId="2B89A9D2" w:rsidR="005B765A" w:rsidRDefault="005B765A" w:rsidP="007B5E7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odal age from the geometric function has almost the same accuracy as the phylogenetic age for estimating true age in a budding speciation scenario (Figure SM5). Moreover, it also shows the tendency of a slightly lower accuracy with increasing extinction rates. The mean probability age from the function is inaccurate regarding any true age but possesses a symmetrical error distribution in all extinction scenarios (Figure SM6).</w:t>
      </w:r>
    </w:p>
    <w:p w14:paraId="4F0469F1" w14:textId="67217B86"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of true ages by the 95% confidence interval obtained with our geometric age function is considerably high, with 94% in a low, 90% for an intermediate, and 76% for a </w:t>
      </w:r>
      <w:r w:rsidRPr="007B5E7F">
        <w:rPr>
          <w:rFonts w:ascii="Times New Roman" w:hAnsi="Times New Roman" w:cs="Times New Roman"/>
          <w:sz w:val="24"/>
          <w:szCs w:val="24"/>
          <w:lang w:val="en-US"/>
        </w:rPr>
        <w:lastRenderedPageBreak/>
        <w:t xml:space="preserve">high extinction scenario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 xml:space="preserve">to </w:t>
      </w:r>
      <w:commentRangeStart w:id="7"/>
      <w:r w:rsidR="005B765A">
        <w:rPr>
          <w:rFonts w:ascii="Times New Roman" w:hAnsi="Times New Roman" w:cs="Times New Roman"/>
          <w:sz w:val="24"/>
          <w:szCs w:val="24"/>
          <w:lang w:val="en-US"/>
        </w:rPr>
        <w:t>the present</w:t>
      </w:r>
      <w:commentRangeEnd w:id="7"/>
      <w:r w:rsidR="005B765A">
        <w:rPr>
          <w:rStyle w:val="Refdecomentario"/>
        </w:rPr>
        <w:commentReference w:id="7"/>
      </w:r>
      <w:r w:rsidR="005B765A">
        <w:rPr>
          <w:rFonts w:ascii="Times New Roman" w:hAnsi="Times New Roman" w:cs="Times New Roman"/>
          <w:sz w:val="24"/>
          <w:szCs w:val="24"/>
          <w:lang w:val="en-US"/>
        </w:rPr>
        <w:t xml:space="preserve">. </w:t>
      </w:r>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0CD5140A"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997D6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nd Willmann 2000)","plainTextFormattedCitation":"(Meier and Willmann 2000)","previouslyFormattedCitation":"(Meier and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A609AD" w:rsidRPr="00A609AD">
        <w:rPr>
          <w:rFonts w:ascii="Times New Roman" w:hAnsi="Times New Roman" w:cs="Times New Roman"/>
          <w:noProof/>
          <w:sz w:val="24"/>
          <w:szCs w:val="24"/>
          <w:lang w:val="en-US"/>
        </w:rPr>
        <w:t>(Meier and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 Its large confidence intervals and the high coverage, suggest that there is little signal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the main source of uncertainty is indeed the </w:t>
      </w:r>
      <w:r w:rsidR="004C671B">
        <w:rPr>
          <w:rFonts w:ascii="Times New Roman" w:hAnsi="Times New Roman" w:cs="Times New Roman"/>
          <w:sz w:val="24"/>
          <w:szCs w:val="24"/>
          <w:lang w:val="en-US"/>
        </w:rPr>
        <w:t xml:space="preserve">budding speciation mode. Thus, our study points out that budding and anagenetic speciation modes are the principal source of inaccuracy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r>
        <w:rPr>
          <w:rFonts w:ascii="Times New Roman" w:hAnsi="Times New Roman" w:cs="Times New Roman"/>
          <w:sz w:val="24"/>
          <w:szCs w:val="24"/>
          <w:lang w:val="en-US"/>
        </w:rPr>
        <w:t xml:space="preserve">Therefore, under a bifurcating speciation scenario, the phylogenetic age indeed captures the signal of the true species age. </w:t>
      </w:r>
      <w:r w:rsidRPr="00CE54C4">
        <w:rPr>
          <w:rFonts w:ascii="Times New Roman" w:hAnsi="Times New Roman" w:cs="Times New Roman"/>
          <w:sz w:val="24"/>
          <w:szCs w:val="24"/>
          <w:lang w:val="en-US"/>
        </w:rPr>
        <w:t xml:space="preserve">For budding speciation, there is a high mismatch between ages, even in no-extinction scenarios; however, the overall error does not increase considerably with increasing extinction rates. Half of the phylogenetic age estimations in no-extinction scenarios always underestimate </w:t>
      </w:r>
      <w:r w:rsidRPr="00CE54C4">
        <w:rPr>
          <w:rFonts w:ascii="Times New Roman" w:hAnsi="Times New Roman" w:cs="Times New Roman"/>
          <w:sz w:val="24"/>
          <w:szCs w:val="24"/>
          <w:lang w:val="en-US"/>
        </w:rPr>
        <w:lastRenderedPageBreak/>
        <w:t>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ould be </w:t>
      </w:r>
      <w:r>
        <w:rPr>
          <w:rFonts w:ascii="Times New Roman" w:hAnsi="Times New Roman" w:cs="Times New Roman"/>
          <w:sz w:val="24"/>
          <w:szCs w:val="24"/>
          <w:lang w:val="en-US"/>
        </w:rPr>
        <w:t>time substantial</w:t>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05BE185B"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8A4EC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nd Blackburn 1997; Christopher N Johnson et al. 2002; Tanentzap et al. 2015)","manualFormatting":"(Gaston and Blackburn 1997; Johnson et al. 2002; Tanentzap et al. 2015)","plainTextFormattedCitation":"(Gaston and Blackburn 1997; Christopher N Johnson et al. 2002; Tanentzap et al. 2015)","previouslyFormattedCitation":"(Gaston and Blackburn 1997; Christopher N Johnson et al. 2002; Tanentzap et al.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230B5F">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et al. 2020)","manualFormatting":"Tanentzap et al. (2020)","plainTextFormattedCitation":"(Tanentzap et al. 2020)","previouslyFormattedCitation":"(Tanentzap et al.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230B5F">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nd Wiens 2016)","plainTextFormattedCitation":"(Scholl and Wiens 2016)","previouslyFormattedCitation":"(Scholl and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230B5F" w:rsidRPr="00230B5F">
        <w:rPr>
          <w:rFonts w:ascii="Times New Roman" w:hAnsi="Times New Roman" w:cs="Times New Roman"/>
          <w:noProof/>
          <w:sz w:val="24"/>
          <w:szCs w:val="24"/>
          <w:lang w:val="en-US"/>
        </w:rPr>
        <w:t>(Scholl and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57677">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57677">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et al. 2012)","plainTextFormattedCitation":"(Fjeldså et al.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Fjeldså et al.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D57677">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230B5F" w:rsidRPr="00230B5F">
        <w:rPr>
          <w:rFonts w:ascii="Times New Roman" w:hAnsi="Times New Roman" w:cs="Times New Roman"/>
          <w:noProof/>
          <w:sz w:val="24"/>
          <w:szCs w:val="24"/>
          <w:lang w:val="en-US"/>
        </w:rPr>
        <w:t>(Pimm et al.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extinction risk on phylogenetic ages </w:t>
      </w:r>
      <w:r w:rsidRPr="00FB7E3C">
        <w:rPr>
          <w:rFonts w:ascii="Times New Roman" w:hAnsi="Times New Roman" w:cs="Times New Roman"/>
          <w:sz w:val="24"/>
          <w:szCs w:val="24"/>
          <w:lang w:val="en-US"/>
        </w:rPr>
        <w:t xml:space="preserve">makes this point clear because it showed that, even </w:t>
      </w:r>
      <w:r w:rsidRPr="00FB7E3C">
        <w:rPr>
          <w:rFonts w:ascii="Times New Roman" w:hAnsi="Times New Roman" w:cs="Times New Roman"/>
          <w:sz w:val="24"/>
          <w:szCs w:val="24"/>
          <w:lang w:val="en-US"/>
        </w:rPr>
        <w:lastRenderedPageBreak/>
        <w:t>with the strong signal we assigned on purpose to the true ages, the number of incorrect inferences is considerable high among extinction scenarios</w:t>
      </w:r>
      <w:r w:rsidR="00D57677">
        <w:rPr>
          <w:rFonts w:ascii="Times New Roman" w:hAnsi="Times New Roman" w:cs="Times New Roman"/>
          <w:sz w:val="24"/>
          <w:szCs w:val="24"/>
          <w:lang w:val="en-US"/>
        </w:rPr>
        <w:t xml:space="preserve"> (Figure 7)</w:t>
      </w:r>
      <w:r w:rsidRPr="00FB7E3C">
        <w:rPr>
          <w:rFonts w:ascii="Times New Roman" w:hAnsi="Times New Roman" w:cs="Times New Roman"/>
          <w:sz w:val="24"/>
          <w:szCs w:val="24"/>
          <w:lang w:val="en-US"/>
        </w:rPr>
        <w:t>.</w:t>
      </w:r>
    </w:p>
    <w:p w14:paraId="70D10E22" w14:textId="5C89880D"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o contemplate a likely percentage error in the phylogenetic age? Anacker and Strauss (2014) proposed, for example, that budding speciation leaves some signatures in sister species: they should have </w:t>
      </w:r>
      <w:proofErr w:type="gramStart"/>
      <w:r w:rsidRPr="00D57677">
        <w:rPr>
          <w:rFonts w:ascii="Times New Roman" w:hAnsi="Times New Roman" w:cs="Times New Roman"/>
          <w:sz w:val="24"/>
          <w:szCs w:val="24"/>
          <w:lang w:val="en-US"/>
        </w:rPr>
        <w:t>overlapping</w:t>
      </w:r>
      <w:proofErr w:type="gramEnd"/>
      <w:r w:rsidRPr="00D57677">
        <w:rPr>
          <w:rFonts w:ascii="Times New Roman" w:hAnsi="Times New Roman" w:cs="Times New Roman"/>
          <w:sz w:val="24"/>
          <w:szCs w:val="24"/>
          <w:lang w:val="en-US"/>
        </w:rPr>
        <w:t xml:space="preserve"> or adjacent ranges, their range sizes should be asymmetrical, and specific ecological traits should differ between them. These signatures are associated with sympatric and peripatric speciation (Barraclough, Vogler, and Harvey 1998).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Barraclough and Vogler 2000; Fitzpatrick and Turelli 2006).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 (Rabosky 2010; Silvestro, Salamin, and Schnitzler 2014; Brée, Condamine, and Guinot 2022; López-Martı́nez et al. 2023).</w:t>
      </w:r>
    </w:p>
    <w:p w14:paraId="5CB9F86B" w14:textId="7B604A8B"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Using simulations, we showed the problems in estimating species age from phylogenetic trees and quantify the error in estimations under different scenarios. The challenges of using phylogenetic age as a proxy for species longevity are </w:t>
      </w:r>
      <w:proofErr w:type="gramStart"/>
      <w:r w:rsidRPr="00D57677">
        <w:rPr>
          <w:rFonts w:ascii="Times New Roman" w:hAnsi="Times New Roman" w:cs="Times New Roman"/>
          <w:sz w:val="24"/>
          <w:szCs w:val="24"/>
          <w:lang w:val="en-US"/>
        </w:rPr>
        <w:t>not  merely</w:t>
      </w:r>
      <w:proofErr w:type="gramEnd"/>
      <w:r w:rsidRPr="00D57677">
        <w:rPr>
          <w:rFonts w:ascii="Times New Roman" w:hAnsi="Times New Roman" w:cs="Times New Roman"/>
          <w:sz w:val="24"/>
          <w:szCs w:val="24"/>
          <w:lang w:val="en-US"/>
        </w:rPr>
        <w:t xml:space="preserve"> methodological. Time-calibrated phylogenetic trees of extant species do not contain information on the error sources, namely speciation modes and extinction rates. Thus, the phylogenetic age provides some information about true age, but it is a weak proxy to measure evolutionary history. Assessing the speciation modes with the methods suggested here or </w:t>
      </w:r>
      <w:proofErr w:type="gramStart"/>
      <w:r w:rsidRPr="00D57677">
        <w:rPr>
          <w:rFonts w:ascii="Times New Roman" w:hAnsi="Times New Roman" w:cs="Times New Roman"/>
          <w:sz w:val="24"/>
          <w:szCs w:val="24"/>
          <w:lang w:val="en-US"/>
        </w:rPr>
        <w:t>others  and</w:t>
      </w:r>
      <w:proofErr w:type="gramEnd"/>
      <w:r w:rsidRPr="00D57677">
        <w:rPr>
          <w:rFonts w:ascii="Times New Roman" w:hAnsi="Times New Roman" w:cs="Times New Roman"/>
          <w:sz w:val="24"/>
          <w:szCs w:val="24"/>
          <w:lang w:val="en-US"/>
        </w:rPr>
        <w:t xml:space="preserve"> estimate extinction rates by combining paleontological and neontological data, might help to estimate the ages percentage error. Approaches combining phylogenies, biogeography (to inform speciation modes), diversification (extinction rates), and traits might </w:t>
      </w:r>
      <w:proofErr w:type="gramStart"/>
      <w:r w:rsidRPr="00D57677">
        <w:rPr>
          <w:rFonts w:ascii="Times New Roman" w:hAnsi="Times New Roman" w:cs="Times New Roman"/>
          <w:sz w:val="24"/>
          <w:szCs w:val="24"/>
          <w:lang w:val="en-US"/>
        </w:rPr>
        <w:t>provided</w:t>
      </w:r>
      <w:proofErr w:type="gramEnd"/>
      <w:r w:rsidRPr="00D57677">
        <w:rPr>
          <w:rFonts w:ascii="Times New Roman" w:hAnsi="Times New Roman" w:cs="Times New Roman"/>
          <w:sz w:val="24"/>
          <w:szCs w:val="24"/>
          <w:lang w:val="en-US"/>
        </w:rPr>
        <w:t xml:space="preserve"> a more comprehensive understanding on the relationship of species longetivity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77777777" w:rsidR="00A63BBA" w:rsidRPr="00762534" w:rsidRDefault="00A63BBA">
      <w:pPr>
        <w:spacing w:after="0" w:line="360" w:lineRule="auto"/>
        <w:jc w:val="both"/>
        <w:rPr>
          <w:rFonts w:ascii="Times New Roman" w:hAnsi="Times New Roman" w:cs="Times New Roman"/>
          <w:sz w:val="24"/>
          <w:szCs w:val="24"/>
          <w:lang w:val="en-US"/>
        </w:rPr>
      </w:pPr>
    </w:p>
    <w:p w14:paraId="75008EC5" w14:textId="77777777" w:rsidR="000437FB" w:rsidRDefault="000437FB">
      <w:pPr>
        <w:spacing w:after="0" w:line="360" w:lineRule="auto"/>
        <w:ind w:firstLine="709"/>
        <w:jc w:val="both"/>
        <w:rPr>
          <w:rFonts w:ascii="Times New Roman" w:hAnsi="Times New Roman" w:cs="Times New Roman"/>
          <w:sz w:val="24"/>
          <w:szCs w:val="24"/>
          <w:lang w:val="en-US"/>
        </w:rPr>
      </w:pP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pPr>
        <w:spacing w:after="0" w:line="360" w:lineRule="auto"/>
        <w:ind w:firstLine="709"/>
        <w:jc w:val="both"/>
        <w:rPr>
          <w:rFonts w:ascii="Times New Roman" w:hAnsi="Times New Roman" w:cs="Times New Roman"/>
          <w:sz w:val="24"/>
          <w:szCs w:val="24"/>
          <w:lang w:val="en-US"/>
        </w:rPr>
      </w:pPr>
    </w:p>
    <w:p w14:paraId="25D665DD" w14:textId="77777777" w:rsidR="000437FB" w:rsidRDefault="000437FB">
      <w:pPr>
        <w:spacing w:after="0" w:line="360" w:lineRule="auto"/>
        <w:ind w:firstLine="709"/>
        <w:jc w:val="both"/>
        <w:rPr>
          <w:rFonts w:ascii="Times New Roman" w:hAnsi="Times New Roman" w:cs="Times New Roman"/>
          <w:sz w:val="24"/>
          <w:szCs w:val="24"/>
          <w:lang w:val="en-US"/>
        </w:rPr>
      </w:pPr>
    </w:p>
    <w:p w14:paraId="2D0E97EE"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 1</w:t>
      </w:r>
    </w:p>
    <w:p w14:paraId="23E74FFB" w14:textId="77777777" w:rsidR="000437FB" w:rsidRDefault="00000000">
      <w:pPr>
        <w:spacing w:after="0" w:line="360" w:lineRule="auto"/>
        <w:jc w:val="both"/>
        <w:rPr>
          <w:rFonts w:ascii="Times New Roman" w:hAnsi="Times New Roman" w:cs="Times New Roman"/>
          <w:b/>
          <w:bCs/>
          <w:sz w:val="24"/>
          <w:szCs w:val="24"/>
          <w:lang w:val="en-US"/>
        </w:rPr>
      </w:pPr>
      <w:r>
        <w:rPr>
          <w:noProof/>
        </w:rPr>
        <w:drawing>
          <wp:inline distT="0" distB="0" distL="0" distR="0" wp14:anchorId="33E8761D" wp14:editId="780801C3">
            <wp:extent cx="5695950" cy="3203575"/>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a:picLocks noChangeAspect="1" noChangeArrowheads="1"/>
                    </pic:cNvPicPr>
                  </pic:nvPicPr>
                  <pic:blipFill>
                    <a:blip r:embed="rId10"/>
                    <a:stretch>
                      <a:fillRect/>
                    </a:stretch>
                  </pic:blipFill>
                  <pic:spPr bwMode="auto">
                    <a:xfrm>
                      <a:off x="0" y="0"/>
                      <a:ext cx="5695950" cy="3203575"/>
                    </a:xfrm>
                    <a:prstGeom prst="rect">
                      <a:avLst/>
                    </a:prstGeom>
                  </pic:spPr>
                </pic:pic>
              </a:graphicData>
            </a:graphic>
          </wp:inline>
        </w:drawing>
      </w: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77777777" w:rsidR="000437FB" w:rsidRDefault="000437FB">
      <w:pPr>
        <w:spacing w:after="0" w:line="360" w:lineRule="auto"/>
        <w:jc w:val="both"/>
        <w:rPr>
          <w:rFonts w:ascii="Times New Roman" w:hAnsi="Times New Roman" w:cs="Times New Roman"/>
          <w:b/>
          <w:bCs/>
          <w:sz w:val="24"/>
          <w:szCs w:val="24"/>
          <w:lang w:val="en-US"/>
        </w:rPr>
      </w:pPr>
    </w:p>
    <w:p w14:paraId="244564D8" w14:textId="77777777" w:rsidR="000437FB" w:rsidRDefault="000437FB">
      <w:pPr>
        <w:spacing w:after="0" w:line="360" w:lineRule="auto"/>
        <w:jc w:val="both"/>
        <w:rPr>
          <w:rFonts w:ascii="Times New Roman" w:hAnsi="Times New Roman" w:cs="Times New Roman"/>
          <w:b/>
          <w:bCs/>
          <w:sz w:val="24"/>
          <w:szCs w:val="24"/>
          <w:lang w:val="en-US"/>
        </w:rPr>
      </w:pP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E115F5C"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 2</w:t>
      </w:r>
      <w:bookmarkStart w:id="8" w:name="_Hlk120625105"/>
      <w:bookmarkEnd w:id="8"/>
    </w:p>
    <w:p w14:paraId="1B840CB7" w14:textId="77777777" w:rsidR="000437FB" w:rsidRDefault="000437FB">
      <w:pPr>
        <w:spacing w:after="0" w:line="360" w:lineRule="auto"/>
        <w:jc w:val="both"/>
      </w:pPr>
    </w:p>
    <w:sectPr w:rsidR="000437FB">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6-01T11:43:00Z" w:initials="CCdC">
    <w:p w14:paraId="797D304B" w14:textId="73E525D7" w:rsidR="009A52E7" w:rsidRDefault="009A52E7">
      <w:pPr>
        <w:pStyle w:val="Textocomentario"/>
      </w:pPr>
      <w:r>
        <w:rPr>
          <w:rStyle w:val="Refdecomentario"/>
        </w:rPr>
        <w:annotationRef/>
      </w:r>
      <w:r>
        <w:t>“</w:t>
      </w:r>
      <w:r>
        <w:rPr>
          <w:rFonts w:ascii="Arial" w:hAnsi="Arial" w:cs="Arial"/>
          <w:color w:val="1D1C1D"/>
          <w:sz w:val="23"/>
          <w:szCs w:val="23"/>
          <w:shd w:val="clear" w:color="auto" w:fill="F8F8F8"/>
        </w:rPr>
        <w:t xml:space="preserve">Species age cannot be obtained from phylogenies under the birth-death assumption”; title suggested by Torsten. </w:t>
      </w:r>
    </w:p>
  </w:comment>
  <w:comment w:id="1" w:author="Carlos Calderon del Cid" w:date="2023-05-30T21:13:00Z" w:initials="CCdC">
    <w:p w14:paraId="6255F88F" w14:textId="27DE5C55" w:rsidR="00A806B6" w:rsidRDefault="00A806B6">
      <w:pPr>
        <w:pStyle w:val="Textocomentario"/>
      </w:pPr>
      <w:r>
        <w:rPr>
          <w:rStyle w:val="Refdecomentario"/>
        </w:rPr>
        <w:annotationRef/>
      </w:r>
      <w:r>
        <w:t>Look for the references for the phylogenies and fossils of the species</w:t>
      </w:r>
    </w:p>
  </w:comment>
  <w:comment w:id="2" w:author="Carlos Calderon del Cid" w:date="2023-06-05T17:06:00Z" w:initials="CCdC">
    <w:p w14:paraId="4340086F" w14:textId="2A60A7D6" w:rsidR="00A34AF0" w:rsidRDefault="00A34AF0">
      <w:pPr>
        <w:pStyle w:val="Textocomentario"/>
      </w:pPr>
      <w:r>
        <w:rPr>
          <w:rStyle w:val="Refdecomentario"/>
        </w:rPr>
        <w:annotationRef/>
      </w:r>
      <w:r>
        <w:t xml:space="preserve">Remember to describe </w:t>
      </w:r>
      <w:r w:rsidR="00E40333">
        <w:t xml:space="preserve">the figures for anagenetic speciation in the Supplementary material. </w:t>
      </w:r>
    </w:p>
  </w:comment>
  <w:comment w:id="3" w:author="Carlos Calderon del Cid" w:date="2023-06-09T13:41:00Z" w:initials="CCdC">
    <w:p w14:paraId="48BC13EE" w14:textId="77777777" w:rsidR="006375CA" w:rsidRDefault="006375CA">
      <w:pPr>
        <w:pStyle w:val="Textocomentario"/>
      </w:pPr>
      <w:r>
        <w:rPr>
          <w:rStyle w:val="Refdecomentario"/>
        </w:rPr>
        <w:annotationRef/>
      </w:r>
      <w:r>
        <w:t xml:space="preserve">TH: </w:t>
      </w:r>
      <w:proofErr w:type="gramStart"/>
      <w:r w:rsidRPr="006375CA">
        <w:t>Shouldn’t these trees then be simulated by age-dependent extinction?</w:t>
      </w:r>
      <w:proofErr w:type="gramEnd"/>
      <w:r w:rsidRPr="006375CA">
        <w:t xml:space="preserve"> Or did you because the </w:t>
      </w:r>
      <w:proofErr w:type="gramStart"/>
      <w:r w:rsidRPr="006375CA">
        <w:t>source.R</w:t>
      </w:r>
      <w:proofErr w:type="gramEnd"/>
      <w:r w:rsidRPr="006375CA">
        <w:t xml:space="preserve"> includes the TreeSimGM package?</w:t>
      </w:r>
    </w:p>
    <w:p w14:paraId="73B11EFA" w14:textId="77777777" w:rsidR="006375CA" w:rsidRDefault="006375CA">
      <w:pPr>
        <w:pStyle w:val="Textocomentario"/>
      </w:pPr>
    </w:p>
    <w:p w14:paraId="7D406C5B" w14:textId="5A6FB9A0" w:rsidR="006375CA" w:rsidRPr="006375CA" w:rsidRDefault="006375CA">
      <w:pPr>
        <w:pStyle w:val="Textocomentario"/>
        <w:rPr>
          <w:lang w:val="en-US"/>
        </w:rPr>
      </w:pPr>
      <w:r>
        <w:t xml:space="preserve">CC: In a moment, I considerated to perform this method section with the TreeSimGM (that’s why it appears in our </w:t>
      </w:r>
      <w:proofErr w:type="gramStart"/>
      <w:r>
        <w:t>source.R</w:t>
      </w:r>
      <w:proofErr w:type="gramEnd"/>
      <w:r>
        <w:t xml:space="preserve">), however, I realized that using another package to simulate phylogenies could arise doubts to the readers and reviewers (also it would be necessary to enter in the ADE subject), and, also, the point that we wanted to show regarding the relationship between  species age and extinction risk could be easily countour with the packages we </w:t>
      </w:r>
      <w:r w:rsidR="005A291A">
        <w:t xml:space="preserve">were </w:t>
      </w:r>
      <w:r>
        <w:t xml:space="preserve">already using. </w:t>
      </w:r>
    </w:p>
  </w:comment>
  <w:comment w:id="4" w:author="Carlos Calderon del Cid" w:date="2023-06-12T14:39:00Z" w:initials="CCdC">
    <w:p w14:paraId="04420773" w14:textId="60E85BF0" w:rsidR="005F1D44" w:rsidRDefault="005F1D44">
      <w:pPr>
        <w:pStyle w:val="Textocomentario"/>
      </w:pPr>
      <w:r>
        <w:rPr>
          <w:rStyle w:val="Refdecomentario"/>
        </w:rPr>
        <w:annotationRef/>
      </w:r>
      <w:r>
        <w:t>Supplementary</w:t>
      </w:r>
    </w:p>
  </w:comment>
  <w:comment w:id="5" w:author="Carlos Calderon del Cid" w:date="2023-06-12T14:39:00Z" w:initials="CCdC">
    <w:p w14:paraId="374FCDAA" w14:textId="77C40E09" w:rsidR="005F1D44" w:rsidRDefault="005F1D44">
      <w:pPr>
        <w:pStyle w:val="Textocomentario"/>
      </w:pPr>
      <w:r>
        <w:rPr>
          <w:rStyle w:val="Refdecomentario"/>
        </w:rPr>
        <w:annotationRef/>
      </w:r>
      <w:r>
        <w:t>Supplementary</w:t>
      </w:r>
    </w:p>
  </w:comment>
  <w:comment w:id="6" w:author="Carlos Calderon del Cid" w:date="2023-06-12T15:48:00Z" w:initials="CCdC">
    <w:p w14:paraId="4915F353" w14:textId="77777777" w:rsidR="005B765A" w:rsidRDefault="005B765A" w:rsidP="005B765A">
      <w:pPr>
        <w:pStyle w:val="Textocomentario"/>
      </w:pPr>
      <w:r>
        <w:rPr>
          <w:rStyle w:val="Refdecomentario"/>
        </w:rPr>
        <w:annotationRef/>
      </w:r>
      <w:r>
        <w:t>Modify the figure, reduce the number of lines.</w:t>
      </w:r>
    </w:p>
  </w:comment>
  <w:comment w:id="7" w:author="Carlos Calderon del Cid" w:date="2023-06-12T20:36:00Z" w:initials="CCdC">
    <w:p w14:paraId="33C3AB73" w14:textId="477BF1FC" w:rsidR="005B765A" w:rsidRDefault="005B765A">
      <w:pPr>
        <w:pStyle w:val="Textocomentario"/>
      </w:pPr>
      <w:r>
        <w:rPr>
          <w:rStyle w:val="Refdecomentario"/>
        </w:rPr>
        <w:annotationRef/>
      </w:r>
      <w:r>
        <w:t>Figure suggested by Tors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D304B" w15:done="0"/>
  <w15:commentEx w15:paraId="6255F88F" w15:done="0"/>
  <w15:commentEx w15:paraId="4340086F" w15:done="0"/>
  <w15:commentEx w15:paraId="7D406C5B" w15:done="0"/>
  <w15:commentEx w15:paraId="04420773" w15:done="0"/>
  <w15:commentEx w15:paraId="374FCDAA" w15:done="0"/>
  <w15:commentEx w15:paraId="4915F353" w15:done="0"/>
  <w15:commentEx w15:paraId="33C3A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02C8" w16cex:dateUtc="2023-06-01T14:43:00Z"/>
  <w16cex:commentExtensible w16cex:durableId="2820E571" w16cex:dateUtc="2023-05-31T00:13:00Z"/>
  <w16cex:commentExtensible w16cex:durableId="2828948B" w16cex:dateUtc="2023-06-05T20:06:00Z"/>
  <w16cex:commentExtensible w16cex:durableId="282DAA7A" w16cex:dateUtc="2023-06-09T16:41:00Z"/>
  <w16cex:commentExtensible w16cex:durableId="2831ACAD" w16cex:dateUtc="2023-06-12T17:39:00Z"/>
  <w16cex:commentExtensible w16cex:durableId="2831AC9E" w16cex:dateUtc="2023-06-12T17:39:00Z"/>
  <w16cex:commentExtensible w16cex:durableId="2831BCBB" w16cex:dateUtc="2023-06-12T18:48:00Z"/>
  <w16cex:commentExtensible w16cex:durableId="28320049" w16cex:dateUtc="2023-06-12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D304B" w16cid:durableId="282302C8"/>
  <w16cid:commentId w16cid:paraId="6255F88F" w16cid:durableId="2820E571"/>
  <w16cid:commentId w16cid:paraId="4340086F" w16cid:durableId="2828948B"/>
  <w16cid:commentId w16cid:paraId="7D406C5B" w16cid:durableId="282DAA7A"/>
  <w16cid:commentId w16cid:paraId="04420773" w16cid:durableId="2831ACAD"/>
  <w16cid:commentId w16cid:paraId="374FCDAA" w16cid:durableId="2831AC9E"/>
  <w16cid:commentId w16cid:paraId="4915F353" w16cid:durableId="2831BCBB"/>
  <w16cid:commentId w16cid:paraId="33C3AB73" w16cid:durableId="283200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7733"/>
    <w:rsid w:val="000437FB"/>
    <w:rsid w:val="00050C70"/>
    <w:rsid w:val="00094A58"/>
    <w:rsid w:val="00095E08"/>
    <w:rsid w:val="000B1914"/>
    <w:rsid w:val="000F5A8E"/>
    <w:rsid w:val="00157FA8"/>
    <w:rsid w:val="00200D0C"/>
    <w:rsid w:val="002268AC"/>
    <w:rsid w:val="00227CF5"/>
    <w:rsid w:val="00230B5F"/>
    <w:rsid w:val="00245C2B"/>
    <w:rsid w:val="002F7398"/>
    <w:rsid w:val="003F4314"/>
    <w:rsid w:val="00410CFF"/>
    <w:rsid w:val="00416DF1"/>
    <w:rsid w:val="00431AE9"/>
    <w:rsid w:val="00444038"/>
    <w:rsid w:val="004518F2"/>
    <w:rsid w:val="004529C3"/>
    <w:rsid w:val="00465C65"/>
    <w:rsid w:val="004763AA"/>
    <w:rsid w:val="004A18C0"/>
    <w:rsid w:val="004C671B"/>
    <w:rsid w:val="004E37BA"/>
    <w:rsid w:val="00521B18"/>
    <w:rsid w:val="00531B98"/>
    <w:rsid w:val="005728A0"/>
    <w:rsid w:val="005A291A"/>
    <w:rsid w:val="005A4441"/>
    <w:rsid w:val="005B765A"/>
    <w:rsid w:val="005F1D44"/>
    <w:rsid w:val="00601285"/>
    <w:rsid w:val="006375CA"/>
    <w:rsid w:val="006C174E"/>
    <w:rsid w:val="006C69D7"/>
    <w:rsid w:val="006E3E53"/>
    <w:rsid w:val="006E68EC"/>
    <w:rsid w:val="006F0543"/>
    <w:rsid w:val="00705370"/>
    <w:rsid w:val="00721AFD"/>
    <w:rsid w:val="00762534"/>
    <w:rsid w:val="00797E0D"/>
    <w:rsid w:val="007B5E7F"/>
    <w:rsid w:val="007E2BE8"/>
    <w:rsid w:val="00801E1D"/>
    <w:rsid w:val="008A4ECC"/>
    <w:rsid w:val="008C7301"/>
    <w:rsid w:val="008D0813"/>
    <w:rsid w:val="00985683"/>
    <w:rsid w:val="0098695A"/>
    <w:rsid w:val="00997D69"/>
    <w:rsid w:val="009A38DC"/>
    <w:rsid w:val="009A52E7"/>
    <w:rsid w:val="009A65C6"/>
    <w:rsid w:val="009C0F8A"/>
    <w:rsid w:val="00A22C8C"/>
    <w:rsid w:val="00A34AF0"/>
    <w:rsid w:val="00A609AD"/>
    <w:rsid w:val="00A63BBA"/>
    <w:rsid w:val="00A806B6"/>
    <w:rsid w:val="00AD5E1B"/>
    <w:rsid w:val="00B412B4"/>
    <w:rsid w:val="00BD0458"/>
    <w:rsid w:val="00C26716"/>
    <w:rsid w:val="00C567B5"/>
    <w:rsid w:val="00C959D5"/>
    <w:rsid w:val="00CC20B3"/>
    <w:rsid w:val="00CE54C4"/>
    <w:rsid w:val="00D33D7F"/>
    <w:rsid w:val="00D37587"/>
    <w:rsid w:val="00D57677"/>
    <w:rsid w:val="00D721C8"/>
    <w:rsid w:val="00D94393"/>
    <w:rsid w:val="00DA46A2"/>
    <w:rsid w:val="00DC43F8"/>
    <w:rsid w:val="00E40333"/>
    <w:rsid w:val="00E60806"/>
    <w:rsid w:val="00E82C25"/>
    <w:rsid w:val="00F24D8A"/>
    <w:rsid w:val="00F336FF"/>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customStyle="1" w:styleId="InternetLink">
    <w:name w:val="Internet Link"/>
    <w:basedOn w:val="Fuentedeprrafopredeter"/>
    <w:uiPriority w:val="99"/>
    <w:unhideWhenUsed/>
    <w:rsid w:val="00F36DFC"/>
    <w:rPr>
      <w:color w:val="0563C1" w:themeColor="hyperlink"/>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character" w:styleId="Textodelmarcadordeposicin">
    <w:name w:val="Placeholder Text"/>
    <w:basedOn w:val="Fuentedeprrafopredeter"/>
    <w:uiPriority w:val="99"/>
    <w:semiHidden/>
    <w:rsid w:val="00050C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34</TotalTime>
  <Pages>15</Pages>
  <Words>19753</Words>
  <Characters>108645</Characters>
  <Application>Microsoft Office Word</Application>
  <DocSecurity>0</DocSecurity>
  <Lines>905</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3</cp:revision>
  <dcterms:created xsi:type="dcterms:W3CDTF">2022-10-17T16:40:00Z</dcterms:created>
  <dcterms:modified xsi:type="dcterms:W3CDTF">2023-06-13T03:37: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s://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s://csl.mendeley.com/styles/522853061/elsevier-communityecology-2</vt:lpwstr>
  </property>
</Properties>
</file>